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6B1163" w14:textId="34751537" w:rsidR="006F19F7" w:rsidRPr="00D363EA" w:rsidRDefault="00C60EF8" w:rsidP="00642C56">
      <w:pPr>
        <w:pStyle w:val="Title"/>
        <w:spacing w:line="480" w:lineRule="auto"/>
        <w:jc w:val="center"/>
        <w:rPr>
          <w:rFonts w:ascii="Times New Roman" w:hAnsi="Times New Roman"/>
        </w:rPr>
      </w:pPr>
      <w:r w:rsidRPr="00D363EA">
        <w:rPr>
          <w:rFonts w:ascii="Times New Roman" w:hAnsi="Times New Roman"/>
        </w:rPr>
        <w:t>CSC 526 Project Report</w:t>
      </w:r>
    </w:p>
    <w:p w14:paraId="428F4D73" w14:textId="6E614B7F" w:rsidR="00C60EF8" w:rsidRPr="00D363EA" w:rsidRDefault="00C60EF8" w:rsidP="00642C56">
      <w:pPr>
        <w:spacing w:line="480" w:lineRule="auto"/>
        <w:rPr>
          <w:rFonts w:ascii="Times New Roman" w:hAnsi="Times New Roman"/>
        </w:rPr>
      </w:pPr>
    </w:p>
    <w:p w14:paraId="79A084E4" w14:textId="1DB50804" w:rsidR="00EF2700" w:rsidRPr="00D363EA" w:rsidRDefault="00762A4D" w:rsidP="00642C56">
      <w:pPr>
        <w:pStyle w:val="Title"/>
        <w:spacing w:line="480" w:lineRule="auto"/>
        <w:jc w:val="center"/>
        <w:rPr>
          <w:rFonts w:ascii="Times New Roman" w:hAnsi="Times New Roman"/>
        </w:rPr>
      </w:pPr>
      <w:r w:rsidRPr="00D363EA">
        <w:rPr>
          <w:rFonts w:ascii="Times New Roman" w:hAnsi="Times New Roman"/>
        </w:rPr>
        <w:t>Web Crawler Malware Detection System</w:t>
      </w:r>
    </w:p>
    <w:p w14:paraId="11508A1B" w14:textId="3C53F60C" w:rsidR="00F2726B" w:rsidRPr="00D363EA" w:rsidRDefault="00F2726B" w:rsidP="00642C56">
      <w:pPr>
        <w:spacing w:line="480" w:lineRule="auto"/>
        <w:rPr>
          <w:rFonts w:ascii="Times New Roman" w:hAnsi="Times New Roman"/>
        </w:rPr>
      </w:pPr>
    </w:p>
    <w:p w14:paraId="7C12F5BC" w14:textId="77777777" w:rsidR="00C60EF8" w:rsidRPr="00D363EA" w:rsidRDefault="00C60EF8" w:rsidP="00642C56">
      <w:pPr>
        <w:spacing w:line="480" w:lineRule="auto"/>
        <w:rPr>
          <w:rFonts w:ascii="Times New Roman" w:hAnsi="Times New Roman"/>
        </w:rPr>
      </w:pPr>
    </w:p>
    <w:p w14:paraId="4F99AF3A" w14:textId="4AFFEDAA" w:rsidR="00C60EF8" w:rsidRPr="00D363EA" w:rsidRDefault="00762A4D" w:rsidP="00642C56">
      <w:pPr>
        <w:pStyle w:val="Subtitle"/>
        <w:spacing w:line="480" w:lineRule="auto"/>
        <w:rPr>
          <w:rFonts w:ascii="Times New Roman" w:hAnsi="Times New Roman"/>
        </w:rPr>
      </w:pPr>
      <w:r w:rsidRPr="00D363EA">
        <w:rPr>
          <w:rFonts w:ascii="Times New Roman" w:hAnsi="Times New Roman"/>
        </w:rPr>
        <w:t>Austin Sanders</w:t>
      </w:r>
    </w:p>
    <w:p w14:paraId="3F6DEFDC" w14:textId="34B5048B" w:rsidR="00C60EF8" w:rsidRPr="00D363EA" w:rsidRDefault="00762A4D" w:rsidP="00642C56">
      <w:pPr>
        <w:pStyle w:val="Subtitle"/>
        <w:spacing w:line="480" w:lineRule="auto"/>
        <w:rPr>
          <w:rFonts w:ascii="Times New Roman" w:hAnsi="Times New Roman"/>
        </w:rPr>
      </w:pPr>
      <w:r w:rsidRPr="00D363EA">
        <w:rPr>
          <w:rFonts w:ascii="Times New Roman" w:hAnsi="Times New Roman"/>
        </w:rPr>
        <w:t>aws1222@jagmail.southalabama.edu</w:t>
      </w:r>
    </w:p>
    <w:p w14:paraId="43A7C10E" w14:textId="15A61BEB" w:rsidR="00F2726B" w:rsidRPr="00D363EA" w:rsidRDefault="00F2726B" w:rsidP="00642C56">
      <w:pPr>
        <w:spacing w:line="480" w:lineRule="auto"/>
        <w:rPr>
          <w:rFonts w:ascii="Times New Roman" w:hAnsi="Times New Roman"/>
        </w:rPr>
      </w:pPr>
    </w:p>
    <w:p w14:paraId="2089B414" w14:textId="5DCE3576" w:rsidR="00F2726B" w:rsidRPr="00D363EA" w:rsidRDefault="00F2726B" w:rsidP="00642C56">
      <w:pPr>
        <w:spacing w:line="480" w:lineRule="auto"/>
        <w:rPr>
          <w:rFonts w:ascii="Times New Roman" w:hAnsi="Times New Roman"/>
        </w:rPr>
      </w:pPr>
    </w:p>
    <w:p w14:paraId="4AE5D3AC" w14:textId="6DF64539" w:rsidR="00F2726B" w:rsidRPr="00D363EA" w:rsidRDefault="00F2726B" w:rsidP="00642C56">
      <w:pPr>
        <w:spacing w:line="480" w:lineRule="auto"/>
        <w:rPr>
          <w:rFonts w:ascii="Times New Roman" w:hAnsi="Times New Roman"/>
        </w:rPr>
      </w:pPr>
    </w:p>
    <w:p w14:paraId="1BCA9073" w14:textId="45143F41" w:rsidR="00F2726B" w:rsidRPr="00D363EA" w:rsidRDefault="00F2726B" w:rsidP="00642C56">
      <w:pPr>
        <w:spacing w:line="480" w:lineRule="auto"/>
        <w:rPr>
          <w:rFonts w:ascii="Times New Roman" w:hAnsi="Times New Roman"/>
        </w:rPr>
      </w:pPr>
    </w:p>
    <w:p w14:paraId="34CB7249" w14:textId="7BEC33E8" w:rsidR="00F2726B" w:rsidRPr="00D363EA" w:rsidRDefault="00F2726B" w:rsidP="00642C56">
      <w:pPr>
        <w:spacing w:line="480" w:lineRule="auto"/>
        <w:rPr>
          <w:rFonts w:ascii="Times New Roman" w:hAnsi="Times New Roman"/>
        </w:rPr>
      </w:pPr>
    </w:p>
    <w:p w14:paraId="0C1640BE" w14:textId="77777777" w:rsidR="00C60EF8" w:rsidRPr="00D363EA" w:rsidRDefault="00C60EF8" w:rsidP="00642C56">
      <w:pPr>
        <w:pStyle w:val="Heading1"/>
        <w:numPr>
          <w:ilvl w:val="0"/>
          <w:numId w:val="1"/>
        </w:numPr>
        <w:spacing w:line="480" w:lineRule="auto"/>
        <w:rPr>
          <w:rFonts w:ascii="Times New Roman" w:hAnsi="Times New Roman"/>
        </w:rPr>
        <w:sectPr w:rsidR="00C60EF8" w:rsidRPr="00D363EA" w:rsidSect="000B6FC2">
          <w:pgSz w:w="12240" w:h="15840"/>
          <w:pgMar w:top="1440" w:right="1440" w:bottom="1440" w:left="1440" w:header="720" w:footer="720" w:gutter="0"/>
          <w:cols w:space="720"/>
          <w:docGrid w:linePitch="360"/>
        </w:sectPr>
      </w:pPr>
    </w:p>
    <w:p w14:paraId="4EAF1EFD" w14:textId="20F5ADB8" w:rsidR="00F2726B" w:rsidRPr="00D363EA" w:rsidRDefault="00F2726B" w:rsidP="00642C56">
      <w:pPr>
        <w:pStyle w:val="Heading1"/>
        <w:spacing w:line="480" w:lineRule="auto"/>
        <w:rPr>
          <w:rFonts w:ascii="Times New Roman" w:hAnsi="Times New Roman"/>
        </w:rPr>
      </w:pPr>
      <w:r w:rsidRPr="00D363EA">
        <w:rPr>
          <w:rFonts w:ascii="Times New Roman" w:hAnsi="Times New Roman"/>
        </w:rPr>
        <w:lastRenderedPageBreak/>
        <w:t>Introduction</w:t>
      </w:r>
    </w:p>
    <w:p w14:paraId="426CC35F" w14:textId="363B6A1A" w:rsidR="000711F0" w:rsidRPr="00D363EA" w:rsidRDefault="00CC3789" w:rsidP="00642C56">
      <w:pPr>
        <w:spacing w:line="480" w:lineRule="auto"/>
        <w:ind w:firstLine="360"/>
        <w:rPr>
          <w:rFonts w:ascii="Times New Roman" w:hAnsi="Times New Roman"/>
        </w:rPr>
      </w:pPr>
      <w:r w:rsidRPr="00D363EA">
        <w:rPr>
          <w:rFonts w:ascii="Times New Roman" w:hAnsi="Times New Roman"/>
        </w:rPr>
        <w:t xml:space="preserve">The purpose of this project is to develop a classification model </w:t>
      </w:r>
      <w:r w:rsidR="00A563EB" w:rsidRPr="00D363EA">
        <w:rPr>
          <w:rFonts w:ascii="Times New Roman" w:hAnsi="Times New Roman"/>
        </w:rPr>
        <w:t>that</w:t>
      </w:r>
      <w:r w:rsidRPr="00D363EA">
        <w:rPr>
          <w:rFonts w:ascii="Times New Roman" w:hAnsi="Times New Roman"/>
        </w:rPr>
        <w:t xml:space="preserve"> </w:t>
      </w:r>
      <w:r w:rsidR="00FF2228" w:rsidRPr="00D363EA">
        <w:rPr>
          <w:rFonts w:ascii="Times New Roman" w:hAnsi="Times New Roman"/>
        </w:rPr>
        <w:t>determines</w:t>
      </w:r>
      <w:r w:rsidRPr="00D363EA">
        <w:rPr>
          <w:rFonts w:ascii="Times New Roman" w:hAnsi="Times New Roman"/>
        </w:rPr>
        <w:t xml:space="preserve"> </w:t>
      </w:r>
      <w:r w:rsidR="00FF2228" w:rsidRPr="00D363EA">
        <w:rPr>
          <w:rFonts w:ascii="Times New Roman" w:hAnsi="Times New Roman"/>
        </w:rPr>
        <w:t>whether a</w:t>
      </w:r>
      <w:r w:rsidRPr="00D363EA">
        <w:rPr>
          <w:rFonts w:ascii="Times New Roman" w:hAnsi="Times New Roman"/>
        </w:rPr>
        <w:t xml:space="preserve"> website </w:t>
      </w:r>
      <w:r w:rsidR="00FF2228" w:rsidRPr="00D363EA">
        <w:rPr>
          <w:rFonts w:ascii="Times New Roman" w:hAnsi="Times New Roman"/>
        </w:rPr>
        <w:t>is</w:t>
      </w:r>
      <w:r w:rsidRPr="00D363EA">
        <w:rPr>
          <w:rFonts w:ascii="Times New Roman" w:hAnsi="Times New Roman"/>
        </w:rPr>
        <w:t xml:space="preserve"> either malicious or benign. </w:t>
      </w:r>
      <w:r w:rsidR="00A563EB" w:rsidRPr="00D363EA">
        <w:rPr>
          <w:rFonts w:ascii="Times New Roman" w:hAnsi="Times New Roman"/>
        </w:rPr>
        <w:t xml:space="preserve">Detecting malicious websites can be advantageous in cyber security as the web “has been one of the most effective mechanism for criminals to distribute malicious code” </w:t>
      </w:r>
      <w:r w:rsidR="00A563EB" w:rsidRPr="00D363EA">
        <w:rPr>
          <w:rFonts w:ascii="Times New Roman" w:hAnsi="Times New Roman"/>
        </w:rPr>
        <w:fldChar w:fldCharType="begin"/>
      </w:r>
      <w:r w:rsidR="008E36D1">
        <w:rPr>
          <w:rFonts w:ascii="Times New Roman" w:hAnsi="Times New Roman"/>
        </w:rPr>
        <w:instrText xml:space="preserve"> ADDIN ZOTERO_ITEM CSL_CITATION {"citationID":"iPlGxnq9","properties":{"formattedCitation":"[1]","plainCitation":"[1]","noteIndex":0},"citationItems":[{"id":782,"uris":["http://zotero.org/users/4952111/items/GX2EZLH5"],"uri":["http://zotero.org/users/4952111/items/GX2EZLH5"],"itemData":{"id":782,"type":"paper-conference","abstract":"Malicious web pages that host drive-by-download exploits have become a popular means for compromising hosts on the Internet and, subsequently, for creating large-scale botnets. In a drive-bydownload exploit, an attacker embeds a malicious script (typically written in JavaScript) into a web page. When a victim visits this page, the script is executed and attempts to compromise the browser or one of its plugins. To detect drive-by-download exploits, researchers have developed a number of systems that analyze web pages for the presence of malicious code. Most of these systems use dynamic analysis. That is, they run the scripts associated with a web page either directly in a real browser (running in a virtualized environment) or in an emulated browser, and they monitor the scripts’ executions for malicious activity. While the tools are quite precise, the analysis process is costly, often requiring in the order of tens of seconds for a single page. Therefore, performing this analysis on a large set of web pages containing hundreds of millions of samples can be prohibitive.","container-title":"Proceedings of the 20th international conference on World wide web - WWW '11","DOI":"10.1145/1963405.1963436","event":"the 20th international conference","event-place":"Hyderabad, India","ISBN":"978-1-4503-0632-4","language":"en","page":"197","publisher":"ACM Press","publisher-place":"Hyderabad, India","source":"DOI.org (Crossref)","title":"Prophiler: a fast filter for the large-scale detection of malicious web pages","title-short":"Prophiler","URL":"http://portal.acm.org/citation.cfm?doid=1963405.1963436","author":[{"family":"Canali","given":"Davide"},{"family":"Cova","given":"Marco"},{"family":"Vigna","given":"Giovanni"},{"family":"Kruegel","given":"Christopher"}],"accessed":{"date-parts":[["2020",9,23]]},"issued":{"date-parts":[["2011"]]}}}],"schema":"https://github.com/citation-style-language/schema/raw/master/csl-citation.json"} </w:instrText>
      </w:r>
      <w:r w:rsidR="00A563EB" w:rsidRPr="00D363EA">
        <w:rPr>
          <w:rFonts w:ascii="Times New Roman" w:hAnsi="Times New Roman"/>
        </w:rPr>
        <w:fldChar w:fldCharType="separate"/>
      </w:r>
      <w:r w:rsidR="008E36D1" w:rsidRPr="008E36D1">
        <w:rPr>
          <w:rFonts w:ascii="Times New Roman" w:hAnsi="Times New Roman"/>
        </w:rPr>
        <w:t>[1]</w:t>
      </w:r>
      <w:r w:rsidR="00A563EB" w:rsidRPr="00D363EA">
        <w:rPr>
          <w:rFonts w:ascii="Times New Roman" w:hAnsi="Times New Roman"/>
        </w:rPr>
        <w:fldChar w:fldCharType="end"/>
      </w:r>
      <w:r w:rsidR="00A563EB" w:rsidRPr="00D363EA">
        <w:rPr>
          <w:rFonts w:ascii="Times New Roman" w:hAnsi="Times New Roman"/>
        </w:rPr>
        <w:t xml:space="preserve">. </w:t>
      </w:r>
      <w:r w:rsidR="000711F0" w:rsidRPr="00D363EA">
        <w:rPr>
          <w:rFonts w:ascii="Times New Roman" w:hAnsi="Times New Roman"/>
        </w:rPr>
        <w:t xml:space="preserve">Today’s web possess many challenges in the dependency of the data being analyzed </w:t>
      </w:r>
      <w:r w:rsidR="000711F0" w:rsidRPr="00D363EA">
        <w:rPr>
          <w:rFonts w:ascii="Times New Roman" w:hAnsi="Times New Roman"/>
        </w:rPr>
        <w:fldChar w:fldCharType="begin"/>
      </w:r>
      <w:r w:rsidR="008E36D1">
        <w:rPr>
          <w:rFonts w:ascii="Times New Roman" w:hAnsi="Times New Roman"/>
        </w:rPr>
        <w:instrText xml:space="preserve"> ADDIN ZOTERO_ITEM CSL_CITATION {"citationID":"jdpjv8ql","properties":{"formattedCitation":"[2]","plainCitation":"[2]","noteIndex":0},"citationItems":[{"id":787,"uris":["http://zotero.org/users/4952111/items/65V92HVC"],"uri":["http://zotero.org/users/4952111/items/65V92HVC"],"itemData":{"id":787,"type":"article-journal","abstract":"In this paper we review ﬁve years of research in the ﬁeld of automated crawling and testing of web applications. We describe the open source Crawljax tool, and the various extensions that have been proposed in order to address such issues as cross-browser compatibility testing, web application regression testing, and style sheet usage analysis.","container-title":"Science of Computer Programming","DOI":"10.1016/j.scico.2014.09.005","ISSN":"01676423","journalAbbreviation":"Science of Computer Programming","language":"en","page":"173-180","source":"DOI.org (Crossref)","title":"Crawl-based analysis of web applications: Prospects and challenges","title-short":"Crawl-based analysis of web applications","volume":"97","author":[{"family":"Deursen","given":"Arie","non-dropping-particle":"van"},{"family":"Mesbah","given":"Ali"},{"family":"Nederlof","given":"Alex"}],"issued":{"date-parts":[["2015",1]]}}}],"schema":"https://github.com/citation-style-language/schema/raw/master/csl-citation.json"} </w:instrText>
      </w:r>
      <w:r w:rsidR="000711F0" w:rsidRPr="00D363EA">
        <w:rPr>
          <w:rFonts w:ascii="Times New Roman" w:hAnsi="Times New Roman"/>
        </w:rPr>
        <w:fldChar w:fldCharType="separate"/>
      </w:r>
      <w:r w:rsidR="008E36D1" w:rsidRPr="008E36D1">
        <w:rPr>
          <w:rFonts w:ascii="Times New Roman" w:hAnsi="Times New Roman"/>
        </w:rPr>
        <w:t>[2]</w:t>
      </w:r>
      <w:r w:rsidR="000711F0" w:rsidRPr="00D363EA">
        <w:rPr>
          <w:rFonts w:ascii="Times New Roman" w:hAnsi="Times New Roman"/>
        </w:rPr>
        <w:fldChar w:fldCharType="end"/>
      </w:r>
      <w:r w:rsidR="000711F0" w:rsidRPr="00D363EA">
        <w:rPr>
          <w:rFonts w:ascii="Times New Roman" w:hAnsi="Times New Roman"/>
        </w:rPr>
        <w:t xml:space="preserve">. As webpages become more dynamic in state changes, current detection algorithms may overlook potentially malicious websites. This project may offer novel solutions </w:t>
      </w:r>
      <w:r w:rsidR="00AB55EC" w:rsidRPr="00D363EA">
        <w:rPr>
          <w:rFonts w:ascii="Times New Roman" w:hAnsi="Times New Roman"/>
        </w:rPr>
        <w:t>regarding</w:t>
      </w:r>
      <w:r w:rsidR="000711F0" w:rsidRPr="00D363EA">
        <w:rPr>
          <w:rFonts w:ascii="Times New Roman" w:hAnsi="Times New Roman"/>
        </w:rPr>
        <w:t xml:space="preserve"> dynamically evolving websites by analyzing elements that may elicit malicious state changes (suc</w:t>
      </w:r>
      <w:r w:rsidR="00AB55EC" w:rsidRPr="00D363EA">
        <w:rPr>
          <w:rFonts w:ascii="Times New Roman" w:hAnsi="Times New Roman"/>
        </w:rPr>
        <w:t xml:space="preserve">h as </w:t>
      </w:r>
      <w:r w:rsidR="000711F0" w:rsidRPr="00D363EA">
        <w:rPr>
          <w:rFonts w:ascii="Times New Roman" w:hAnsi="Times New Roman"/>
        </w:rPr>
        <w:t>DOM-modifying methods/functions)</w:t>
      </w:r>
      <w:r w:rsidR="00AB55EC" w:rsidRPr="00D363EA">
        <w:rPr>
          <w:rFonts w:ascii="Times New Roman" w:hAnsi="Times New Roman"/>
        </w:rPr>
        <w:t>, allowing malware to infect the host</w:t>
      </w:r>
      <w:r w:rsidR="000711F0" w:rsidRPr="00D363EA">
        <w:rPr>
          <w:rFonts w:ascii="Times New Roman" w:hAnsi="Times New Roman"/>
        </w:rPr>
        <w:t xml:space="preserve">. The following are a few common challenges with current malicious websites </w:t>
      </w:r>
      <w:r w:rsidR="000711F0" w:rsidRPr="00D363EA">
        <w:rPr>
          <w:rFonts w:ascii="Times New Roman" w:hAnsi="Times New Roman"/>
        </w:rPr>
        <w:fldChar w:fldCharType="begin"/>
      </w:r>
      <w:r w:rsidR="008E36D1">
        <w:rPr>
          <w:rFonts w:ascii="Times New Roman" w:hAnsi="Times New Roman"/>
        </w:rPr>
        <w:instrText xml:space="preserve"> ADDIN ZOTERO_ITEM CSL_CITATION {"citationID":"LKwly2A1","properties":{"formattedCitation":"[2]","plainCitation":"[2]","noteIndex":0},"citationItems":[{"id":787,"uris":["http://zotero.org/users/4952111/items/65V92HVC"],"uri":["http://zotero.org/users/4952111/items/65V92HVC"],"itemData":{"id":787,"type":"article-journal","abstract":"In this paper we review ﬁve years of research in the ﬁeld of automated crawling and testing of web applications. We describe the open source Crawljax tool, and the various extensions that have been proposed in order to address such issues as cross-browser compatibility testing, web application regression testing, and style sheet usage analysis.","container-title":"Science of Computer Programming","DOI":"10.1016/j.scico.2014.09.005","ISSN":"01676423","journalAbbreviation":"Science of Computer Programming","language":"en","page":"173-180","source":"DOI.org (Crossref)","title":"Crawl-based analysis of web applications: Prospects and challenges","title-short":"Crawl-based analysis of web applications","volume":"97","author":[{"family":"Deursen","given":"Arie","non-dropping-particle":"van"},{"family":"Mesbah","given":"Ali"},{"family":"Nederlof","given":"Alex"}],"issued":{"date-parts":[["2015",1]]}}}],"schema":"https://github.com/citation-style-language/schema/raw/master/csl-citation.json"} </w:instrText>
      </w:r>
      <w:r w:rsidR="000711F0" w:rsidRPr="00D363EA">
        <w:rPr>
          <w:rFonts w:ascii="Times New Roman" w:hAnsi="Times New Roman"/>
        </w:rPr>
        <w:fldChar w:fldCharType="separate"/>
      </w:r>
      <w:r w:rsidR="008E36D1" w:rsidRPr="008E36D1">
        <w:rPr>
          <w:rFonts w:ascii="Times New Roman" w:hAnsi="Times New Roman"/>
        </w:rPr>
        <w:t>[2]</w:t>
      </w:r>
      <w:r w:rsidR="000711F0" w:rsidRPr="00D363EA">
        <w:rPr>
          <w:rFonts w:ascii="Times New Roman" w:hAnsi="Times New Roman"/>
        </w:rPr>
        <w:fldChar w:fldCharType="end"/>
      </w:r>
      <w:r w:rsidR="000711F0" w:rsidRPr="00D363EA">
        <w:rPr>
          <w:rFonts w:ascii="Times New Roman" w:hAnsi="Times New Roman"/>
        </w:rPr>
        <w:t>: state explosion, state navigation, triggering state changes, and unreachable states.</w:t>
      </w:r>
    </w:p>
    <w:p w14:paraId="22635589" w14:textId="43218E74" w:rsidR="000F38DB" w:rsidRPr="00D363EA" w:rsidRDefault="000F38DB" w:rsidP="00642C56">
      <w:pPr>
        <w:spacing w:line="480" w:lineRule="auto"/>
        <w:ind w:firstLine="360"/>
        <w:rPr>
          <w:rFonts w:ascii="Times New Roman" w:hAnsi="Times New Roman"/>
        </w:rPr>
      </w:pPr>
      <w:r w:rsidRPr="00D363EA">
        <w:rPr>
          <w:rFonts w:ascii="Times New Roman" w:hAnsi="Times New Roman"/>
        </w:rPr>
        <w:t>Particularly, this project explore</w:t>
      </w:r>
      <w:r w:rsidR="00DF6832" w:rsidRPr="00D363EA">
        <w:rPr>
          <w:rFonts w:ascii="Times New Roman" w:hAnsi="Times New Roman"/>
        </w:rPr>
        <w:t>s</w:t>
      </w:r>
      <w:r w:rsidRPr="00D363EA">
        <w:rPr>
          <w:rFonts w:ascii="Times New Roman" w:hAnsi="Times New Roman"/>
        </w:rPr>
        <w:t xml:space="preserve"> the </w:t>
      </w:r>
      <w:r w:rsidR="00DF6832" w:rsidRPr="00D363EA">
        <w:rPr>
          <w:rFonts w:ascii="Times New Roman" w:hAnsi="Times New Roman"/>
        </w:rPr>
        <w:t>similarities of</w:t>
      </w:r>
      <w:r w:rsidR="005D0C95" w:rsidRPr="00D363EA">
        <w:rPr>
          <w:rFonts w:ascii="Times New Roman" w:hAnsi="Times New Roman"/>
        </w:rPr>
        <w:t xml:space="preserve"> tokenized</w:t>
      </w:r>
      <w:r w:rsidR="00DF6832" w:rsidRPr="00D363EA">
        <w:rPr>
          <w:rFonts w:ascii="Times New Roman" w:hAnsi="Times New Roman"/>
        </w:rPr>
        <w:t xml:space="preserve"> website </w:t>
      </w:r>
      <w:r w:rsidR="00407847">
        <w:rPr>
          <w:rFonts w:ascii="Times New Roman" w:hAnsi="Times New Roman"/>
        </w:rPr>
        <w:t xml:space="preserve">HTML </w:t>
      </w:r>
      <w:r w:rsidR="00014662">
        <w:rPr>
          <w:rFonts w:ascii="Times New Roman" w:hAnsi="Times New Roman"/>
        </w:rPr>
        <w:t xml:space="preserve">document </w:t>
      </w:r>
      <w:r w:rsidR="00DF6832" w:rsidRPr="00D363EA">
        <w:rPr>
          <w:rFonts w:ascii="Times New Roman" w:hAnsi="Times New Roman"/>
        </w:rPr>
        <w:t>characters</w:t>
      </w:r>
      <w:r w:rsidR="00243ACF" w:rsidRPr="00D363EA">
        <w:rPr>
          <w:rFonts w:ascii="Times New Roman" w:hAnsi="Times New Roman"/>
        </w:rPr>
        <w:t xml:space="preserve"> </w:t>
      </w:r>
      <w:r w:rsidR="005D0C95" w:rsidRPr="00D363EA">
        <w:rPr>
          <w:rFonts w:ascii="Times New Roman" w:hAnsi="Times New Roman"/>
        </w:rPr>
        <w:t xml:space="preserve">following the classical </w:t>
      </w:r>
      <w:r w:rsidR="0085543F" w:rsidRPr="00D363EA">
        <w:rPr>
          <w:rFonts w:ascii="Times New Roman" w:hAnsi="Times New Roman"/>
        </w:rPr>
        <w:t>term frequency inverse document frequency (</w:t>
      </w:r>
      <w:r w:rsidR="005D0C95" w:rsidRPr="00D363EA">
        <w:rPr>
          <w:rFonts w:ascii="Times New Roman" w:hAnsi="Times New Roman"/>
        </w:rPr>
        <w:t>TF-IDF</w:t>
      </w:r>
      <w:r w:rsidR="0085543F" w:rsidRPr="00D363EA">
        <w:rPr>
          <w:rFonts w:ascii="Times New Roman" w:hAnsi="Times New Roman"/>
        </w:rPr>
        <w:t>)</w:t>
      </w:r>
      <w:r w:rsidR="005D0C95" w:rsidRPr="00D363EA">
        <w:rPr>
          <w:rFonts w:ascii="Times New Roman" w:hAnsi="Times New Roman"/>
        </w:rPr>
        <w:t xml:space="preserve"> algorithm, using a text vector space. The TF-IDF algorithm is common method</w:t>
      </w:r>
      <w:r w:rsidR="00DC3109" w:rsidRPr="00D363EA">
        <w:rPr>
          <w:rFonts w:ascii="Times New Roman" w:hAnsi="Times New Roman"/>
        </w:rPr>
        <w:t xml:space="preserve"> as an information retrieval and extraction subtask used to support </w:t>
      </w:r>
      <w:r w:rsidR="005D0C95" w:rsidRPr="00D363EA">
        <w:rPr>
          <w:rFonts w:ascii="Times New Roman" w:hAnsi="Times New Roman"/>
        </w:rPr>
        <w:t>content analysis of web pages for text categorization</w:t>
      </w:r>
      <w:r w:rsidR="00DC3109" w:rsidRPr="00D363EA">
        <w:rPr>
          <w:rFonts w:ascii="Times New Roman" w:hAnsi="Times New Roman"/>
        </w:rPr>
        <w:t xml:space="preserve"> </w:t>
      </w:r>
      <w:r w:rsidR="008E36D1">
        <w:rPr>
          <w:rFonts w:ascii="Times New Roman" w:hAnsi="Times New Roman"/>
        </w:rPr>
        <w:fldChar w:fldCharType="begin"/>
      </w:r>
      <w:r w:rsidR="008E36D1">
        <w:rPr>
          <w:rFonts w:ascii="Times New Roman" w:hAnsi="Times New Roman"/>
        </w:rPr>
        <w:instrText xml:space="preserve"> ADDIN ZOTERO_ITEM CSL_CITATION {"citationID":"0TaSaQ4W","properties":{"formattedCitation":"[3]\\uc0\\u8211{}[5]","plainCitation":"[3]–[5]","noteIndex":0},"citationItems":[{"id":799,"uris":["http://zotero.org/users/4952111/items/GQAFWRTJ"],"uri":["http://zotero.org/users/4952111/items/GQAFWRTJ"],"itemData":{"id":799,"type":"paper-conference","abstract":"In recent years, with the rapid development of Internet Technology, text data is growing rapidly every day. Users need to filter out the information they need from a large amount of text. Therefore, automatic text classification technology can help users find information. In order to address problems, such as ignoring contextual semantic links and different vocabulary importance in traditional text classification techniques, this paper presents a vector representation of feature words based on the deep learning tool Word2vec, and the weight of the feature words is calculated by the improved TF-IDF algorithm. By multiplying the weight of the word and the word vector, the vector representation of the word is realized. Finally, each text is represented by accumulating all the word vectors. Thus, text classification is carried out.","container-title":"2018 IEEE International Conference of Intelligent Robotic and Control Engineering (IRCE)","DOI":"10.1109/IRCE.2018.8492945","event":"2018 IEEE International Conference of Intelligent Robotic and Control Engineering (IRCE)","event-place":"Lanzhou","ISBN":"978-1-5386-7416-1","language":"en","page":"218-222","publisher":"IEEE","publisher-place":"Lanzhou","source":"DOI.org (Crossref)","title":"Research of Text Classification Based on Improved TF-IDF Algorithm","URL":"https://ieeexplore.ieee.org/document/8492945/","author":[{"family":"Liu","given":"Cai-zhi"},{"family":"Sheng","given":"Yan-xiu"},{"family":"Wei","given":"Zhi-qiang"},{"family":"Yang","given":"Yong-Quan"}],"accessed":{"date-parts":[["2020",12,1]]},"issued":{"date-parts":[["2018",8]]}}},{"id":813,"uris":["http://zotero.org/users/4952111/items/X7RH2VRG"],"uri":["http://zotero.org/users/4952111/items/X7RH2VRG"],"itemData":{"id":813,"type":"article-journal","abstract":"With the huge amount of information available online,the World Wide W e b is a fertilearea for data mining research. The W e b mining research is at the cross road of research from several research communities, such as database, information retrieval,and within AI, especiallythe sub-areas of machine learning and natural language processing. However, there is a lot of confusions when comparing research efforts from different point of views. In this paper, we survey the research in the area of Web mining, point out some confusions regarded the usage of the term Web mining and suggest three Web mining categories. Then we situate some of the research with respect to these three categories. We also explore the connection between the Web mining categories and the related agent paradigm. For the survey, we focus on representation issues, on the process, on the learning algorithm, and on the application of the recent works as the criteria. We conclude the paper with some research issues.","container-title":"ACM SIGKDD Explorations Newsletter","DOI":"10.1145/360402.360406","ISSN":"1931-0145, 1931-0153","issue":"1","journalAbbreviation":"SIGKDD Explor. Newsl.","language":"en","page":"1-15","source":"DOI.org (Crossref)","title":"Web mining research: a survey","title-short":"Web mining research","volume":"2","author":[{"family":"Kosala","given":"Raymond"},{"family":"Blockeel","given":"Hendrik"}],"issued":{"date-parts":[["2000",6]]}}},{"id":801,"uris":["http://zotero.org/users/4952111/items/4VN3TA2C"],"uri":["http://zotero.org/users/4952111/items/4VN3TA2C"],"itemData":{"id":801,"type":"paper-conference","abstract":"The classic K-Nearest Neighbor (KNN) classiﬁcation algorithm is widely used in text classiﬁcation. This paper proposes an efﬁcient algorithm for text classiﬁcation by improving the traditional TF-IDF based KNN text classiﬁcation algorithm. In addition, the MapReduce parallel implementation of the new algorithm on the Hadoop platform is introduced to improve the capacity of the KNN algorithm to process large data sets. The experimental results show that the new algorithm implemented through MapReduce not only improves the classiﬁcation accuracy, but also has the advantages of fast convergence and good scalability.","container-title":"2017 4th International Conference on Systems and Informatics (ICSAI)","DOI":"10.1109/ICSAI.2017.8248509","event":"2017 4th International Conference on Systems and Informatics (ICSAI)","event-place":"Hangzhou","ISBN":"978-1-5386-1107-4","language":"en","page":"1417-1422","publisher":"IEEE","publisher-place":"Hangzhou","source":"DOI.org (Crossref)","title":"Improved KNN text classification algorithm with MapReduce implementation","URL":"http://ieeexplore.ieee.org/document/8248509/","author":[{"family":"Zhao","given":"Yan"},{"family":"Qian","given":"Yun"},{"family":"Li","given":"Cuixia"}],"accessed":{"date-parts":[["2020",12,1]]},"issued":{"date-parts":[["2017",11]]}}}],"schema":"https://github.com/citation-style-language/schema/raw/master/csl-citation.json"} </w:instrText>
      </w:r>
      <w:r w:rsidR="008E36D1">
        <w:rPr>
          <w:rFonts w:ascii="Times New Roman" w:hAnsi="Times New Roman"/>
        </w:rPr>
        <w:fldChar w:fldCharType="separate"/>
      </w:r>
      <w:r w:rsidR="008E36D1" w:rsidRPr="008E36D1">
        <w:rPr>
          <w:rFonts w:ascii="Times New Roman" w:hAnsi="Times New Roman"/>
        </w:rPr>
        <w:t>[3]–[5]</w:t>
      </w:r>
      <w:r w:rsidR="008E36D1">
        <w:rPr>
          <w:rFonts w:ascii="Times New Roman" w:hAnsi="Times New Roman"/>
        </w:rPr>
        <w:fldChar w:fldCharType="end"/>
      </w:r>
      <w:r w:rsidR="005D0C95" w:rsidRPr="00D363EA">
        <w:rPr>
          <w:rFonts w:ascii="Times New Roman" w:hAnsi="Times New Roman"/>
        </w:rPr>
        <w:t xml:space="preserve">. </w:t>
      </w:r>
      <w:r w:rsidR="008D1ADC" w:rsidRPr="00D363EA">
        <w:rPr>
          <w:rFonts w:ascii="Times New Roman" w:hAnsi="Times New Roman"/>
        </w:rPr>
        <w:t>Furthermore, the TF-IDF algorithm takes</w:t>
      </w:r>
      <w:r w:rsidR="00243ACF" w:rsidRPr="00D363EA">
        <w:rPr>
          <w:rFonts w:ascii="Times New Roman" w:hAnsi="Times New Roman"/>
        </w:rPr>
        <w:t xml:space="preserve"> a ‘bag of words’</w:t>
      </w:r>
      <w:r w:rsidR="008D1ADC" w:rsidRPr="00D363EA">
        <w:rPr>
          <w:rFonts w:ascii="Times New Roman" w:hAnsi="Times New Roman"/>
        </w:rPr>
        <w:t xml:space="preserve"> approach</w:t>
      </w:r>
      <w:r w:rsidR="008E36D1">
        <w:rPr>
          <w:rFonts w:ascii="Times New Roman" w:hAnsi="Times New Roman"/>
        </w:rPr>
        <w:t xml:space="preserve"> </w:t>
      </w:r>
      <w:r w:rsidR="008E36D1">
        <w:rPr>
          <w:rFonts w:ascii="Times New Roman" w:hAnsi="Times New Roman"/>
        </w:rPr>
        <w:fldChar w:fldCharType="begin"/>
      </w:r>
      <w:r w:rsidR="008E36D1">
        <w:rPr>
          <w:rFonts w:ascii="Times New Roman" w:hAnsi="Times New Roman"/>
        </w:rPr>
        <w:instrText xml:space="preserve"> ADDIN ZOTERO_ITEM CSL_CITATION {"citationID":"AQWnz7XS","properties":{"formattedCitation":"[4]","plainCitation":"[4]","noteIndex":0},"citationItems":[{"id":813,"uris":["http://zotero.org/users/4952111/items/X7RH2VRG"],"uri":["http://zotero.org/users/4952111/items/X7RH2VRG"],"itemData":{"id":813,"type":"article-journal","abstract":"With the huge amount of information available online,the World Wide W e b is a fertilearea for data mining research. The W e b mining research is at the cross road of research from several research communities, such as database, information retrieval,and within AI, especiallythe sub-areas of machine learning and natural language processing. However, there is a lot of confusions when comparing research efforts from different point of views. In this paper, we survey the research in the area of Web mining, point out some confusions regarded the usage of the term Web mining and suggest three Web mining categories. Then we situate some of the research with respect to these three categories. We also explore the connection between the Web mining categories and the related agent paradigm. For the survey, we focus on representation issues, on the process, on the learning algorithm, and on the application of the recent works as the criteria. We conclude the paper with some research issues.","container-title":"ACM SIGKDD Explorations Newsletter","DOI":"10.1145/360402.360406","ISSN":"1931-0145, 1931-0153","issue":"1","journalAbbreviation":"SIGKDD Explor. Newsl.","language":"en","page":"1-15","source":"DOI.org (Crossref)","title":"Web mining research: a survey","title-short":"Web mining research","volume":"2","author":[{"family":"Kosala","given":"Raymond"},{"family":"Blockeel","given":"Hendrik"}],"issued":{"date-parts":[["2000",6]]}}}],"schema":"https://github.com/citation-style-language/schema/raw/master/csl-citation.json"} </w:instrText>
      </w:r>
      <w:r w:rsidR="008E36D1">
        <w:rPr>
          <w:rFonts w:ascii="Times New Roman" w:hAnsi="Times New Roman"/>
        </w:rPr>
        <w:fldChar w:fldCharType="separate"/>
      </w:r>
      <w:r w:rsidR="008E36D1" w:rsidRPr="008E36D1">
        <w:rPr>
          <w:rFonts w:ascii="Times New Roman" w:hAnsi="Times New Roman"/>
        </w:rPr>
        <w:t>[4]</w:t>
      </w:r>
      <w:r w:rsidR="008E36D1">
        <w:rPr>
          <w:rFonts w:ascii="Times New Roman" w:hAnsi="Times New Roman"/>
        </w:rPr>
        <w:fldChar w:fldCharType="end"/>
      </w:r>
      <w:r w:rsidR="00243ACF" w:rsidRPr="00D363EA">
        <w:rPr>
          <w:rFonts w:ascii="Times New Roman" w:hAnsi="Times New Roman"/>
        </w:rPr>
        <w:t xml:space="preserve">. </w:t>
      </w:r>
      <w:r w:rsidR="00DF6832" w:rsidRPr="00D363EA">
        <w:rPr>
          <w:rFonts w:ascii="Times New Roman" w:hAnsi="Times New Roman"/>
        </w:rPr>
        <w:t xml:space="preserve"> </w:t>
      </w:r>
      <w:r w:rsidR="00243ACF" w:rsidRPr="00D363EA">
        <w:rPr>
          <w:rFonts w:ascii="Times New Roman" w:hAnsi="Times New Roman"/>
        </w:rPr>
        <w:t>The ‘bag of words’</w:t>
      </w:r>
      <w:r w:rsidR="008D1ADC" w:rsidRPr="00D363EA">
        <w:rPr>
          <w:rFonts w:ascii="Times New Roman" w:hAnsi="Times New Roman"/>
        </w:rPr>
        <w:t xml:space="preserve"> </w:t>
      </w:r>
      <w:r w:rsidR="009E0080" w:rsidRPr="00D363EA">
        <w:rPr>
          <w:rFonts w:ascii="Times New Roman" w:hAnsi="Times New Roman"/>
        </w:rPr>
        <w:t xml:space="preserve">is </w:t>
      </w:r>
      <w:r w:rsidR="008D1ADC" w:rsidRPr="00D363EA">
        <w:rPr>
          <w:rFonts w:ascii="Times New Roman" w:hAnsi="Times New Roman"/>
        </w:rPr>
        <w:t xml:space="preserve">lazy learning </w:t>
      </w:r>
      <w:r w:rsidR="009E0080" w:rsidRPr="00D363EA">
        <w:rPr>
          <w:rFonts w:ascii="Times New Roman" w:hAnsi="Times New Roman"/>
        </w:rPr>
        <w:t xml:space="preserve">method that does not assume any sequential relationship among tokenized elements. </w:t>
      </w:r>
      <w:r w:rsidR="00A53F72" w:rsidRPr="00D363EA">
        <w:rPr>
          <w:rFonts w:ascii="Times New Roman" w:hAnsi="Times New Roman"/>
        </w:rPr>
        <w:t>T</w:t>
      </w:r>
      <w:r w:rsidR="009E0080" w:rsidRPr="00D363EA">
        <w:rPr>
          <w:rFonts w:ascii="Times New Roman" w:hAnsi="Times New Roman"/>
        </w:rPr>
        <w:t>he ‘bag of words’ is often used with k-nearest neighbor</w:t>
      </w:r>
      <w:r w:rsidR="00A53F72" w:rsidRPr="00D363EA">
        <w:rPr>
          <w:rFonts w:ascii="Times New Roman" w:hAnsi="Times New Roman"/>
        </w:rPr>
        <w:t xml:space="preserve">s, as text categorization is generally a supervised classification method where known labels of text categorized are trained to predict unknown labels of newly retrieved documents </w:t>
      </w:r>
      <w:r w:rsidR="008E36D1">
        <w:rPr>
          <w:rFonts w:ascii="Times New Roman" w:hAnsi="Times New Roman"/>
        </w:rPr>
        <w:fldChar w:fldCharType="begin"/>
      </w:r>
      <w:r w:rsidR="008E36D1">
        <w:rPr>
          <w:rFonts w:ascii="Times New Roman" w:hAnsi="Times New Roman"/>
        </w:rPr>
        <w:instrText xml:space="preserve"> ADDIN ZOTERO_ITEM CSL_CITATION {"citationID":"pb8bNN22","properties":{"formattedCitation":"[6]","plainCitation":"[6]","noteIndex":0},"citationItems":[{"id":797,"uris":["http://zotero.org/users/4952111/items/SXGW26WV"],"uri":["http://zotero.org/users/4952111/items/SXGW26WV"],"itemData":{"id":797,"type":"article-journal","abstract":"Text categorization is a signiﬁcant tool to manage and organize the surging text data. Many text categorization algorithms have been explored in previous literatures, such as KNN, Naïve Bayes and Support Vector Machine. KNN text categorization is an effective but less efﬁcient classiﬁcation method. In this paper, we propose an improved KNN algorithm for text categorization, which builds the classiﬁcation model by combining constrained one pass clustering algorithm and KNN text categorization. Empirical results on three benchmark corpora show that our algorithm can reduce the text similarity computation substantially and outperform the-state-of-the-art KNN, Naïve Bayes and Support Vector Machine classiﬁers. In addition, the classiﬁcation model constructed by the proposed algorithm can be updated incrementally, and it has great scalability in many real-word applications.","container-title":"Expert Systems with Applications","DOI":"10.1016/j.eswa.2011.08.040","ISSN":"09574174","issue":"1","journalAbbreviation":"Expert Systems with Applications","language":"en","page":"1503-1509","source":"DOI.org (Crossref)","title":"An improved K-nearest-neighbor algorithm for text categorization","volume":"39","author":[{"family":"Jiang","given":"Shengyi"},{"family":"Pang","given":"Guansong"},{"family":"Wu","given":"Meiling"},{"family":"Kuang","given":"Limin"}],"issued":{"date-parts":[["2012",1]]}}}],"schema":"https://github.com/citation-style-language/schema/raw/master/csl-citation.json"} </w:instrText>
      </w:r>
      <w:r w:rsidR="008E36D1">
        <w:rPr>
          <w:rFonts w:ascii="Times New Roman" w:hAnsi="Times New Roman"/>
        </w:rPr>
        <w:fldChar w:fldCharType="separate"/>
      </w:r>
      <w:r w:rsidR="008E36D1" w:rsidRPr="008E36D1">
        <w:rPr>
          <w:rFonts w:ascii="Times New Roman" w:hAnsi="Times New Roman"/>
        </w:rPr>
        <w:t>[6]</w:t>
      </w:r>
      <w:r w:rsidR="008E36D1">
        <w:rPr>
          <w:rFonts w:ascii="Times New Roman" w:hAnsi="Times New Roman"/>
        </w:rPr>
        <w:fldChar w:fldCharType="end"/>
      </w:r>
      <w:r w:rsidR="00A53F72" w:rsidRPr="00D363EA">
        <w:rPr>
          <w:rFonts w:ascii="Times New Roman" w:hAnsi="Times New Roman"/>
        </w:rPr>
        <w:t xml:space="preserve">. </w:t>
      </w:r>
      <w:r w:rsidR="004014A9" w:rsidRPr="00D363EA">
        <w:rPr>
          <w:rFonts w:ascii="Times New Roman" w:hAnsi="Times New Roman"/>
        </w:rPr>
        <w:t>Moreover</w:t>
      </w:r>
      <w:r w:rsidR="00F36182" w:rsidRPr="00D363EA">
        <w:rPr>
          <w:rFonts w:ascii="Times New Roman" w:hAnsi="Times New Roman"/>
        </w:rPr>
        <w:t xml:space="preserve">, </w:t>
      </w:r>
      <w:r w:rsidR="00DC3109" w:rsidRPr="00D363EA">
        <w:rPr>
          <w:rFonts w:ascii="Times New Roman" w:hAnsi="Times New Roman"/>
        </w:rPr>
        <w:t xml:space="preserve">TF-IDF is a statistical technique </w:t>
      </w:r>
      <w:r w:rsidR="004014A9" w:rsidRPr="00D363EA">
        <w:rPr>
          <w:rFonts w:ascii="Times New Roman" w:hAnsi="Times New Roman"/>
        </w:rPr>
        <w:t xml:space="preserve">that identifies strong words from a corpus and gives it a larger weight than words that </w:t>
      </w:r>
      <w:r w:rsidR="004014A9" w:rsidRPr="00D363EA">
        <w:rPr>
          <w:rFonts w:ascii="Times New Roman" w:hAnsi="Times New Roman"/>
        </w:rPr>
        <w:lastRenderedPageBreak/>
        <w:t>are common</w:t>
      </w:r>
      <w:r w:rsidR="008A7658" w:rsidRPr="00D363EA">
        <w:rPr>
          <w:rFonts w:ascii="Times New Roman" w:hAnsi="Times New Roman"/>
        </w:rPr>
        <w:t xml:space="preserve"> </w:t>
      </w:r>
      <w:r w:rsidR="008E36D1">
        <w:rPr>
          <w:rFonts w:ascii="Times New Roman" w:hAnsi="Times New Roman"/>
        </w:rPr>
        <w:fldChar w:fldCharType="begin"/>
      </w:r>
      <w:r w:rsidR="008E36D1">
        <w:rPr>
          <w:rFonts w:ascii="Times New Roman" w:hAnsi="Times New Roman"/>
        </w:rPr>
        <w:instrText xml:space="preserve"> ADDIN ZOTERO_ITEM CSL_CITATION {"citationID":"wJrqVdkv","properties":{"formattedCitation":"[3]","plainCitation":"[3]","noteIndex":0},"citationItems":[{"id":799,"uris":["http://zotero.org/users/4952111/items/GQAFWRTJ"],"uri":["http://zotero.org/users/4952111/items/GQAFWRTJ"],"itemData":{"id":799,"type":"paper-conference","abstract":"In recent years, with the rapid development of Internet Technology, text data is growing rapidly every day. Users need to filter out the information they need from a large amount of text. Therefore, automatic text classification technology can help users find information. In order to address problems, such as ignoring contextual semantic links and different vocabulary importance in traditional text classification techniques, this paper presents a vector representation of feature words based on the deep learning tool Word2vec, and the weight of the feature words is calculated by the improved TF-IDF algorithm. By multiplying the weight of the word and the word vector, the vector representation of the word is realized. Finally, each text is represented by accumulating all the word vectors. Thus, text classification is carried out.","container-title":"2018 IEEE International Conference of Intelligent Robotic and Control Engineering (IRCE)","DOI":"10.1109/IRCE.2018.8492945","event":"2018 IEEE International Conference of Intelligent Robotic and Control Engineering (IRCE)","event-place":"Lanzhou","ISBN":"978-1-5386-7416-1","language":"en","page":"218-222","publisher":"IEEE","publisher-place":"Lanzhou","source":"DOI.org (Crossref)","title":"Research of Text Classification Based on Improved TF-IDF Algorithm","URL":"https://ieeexplore.ieee.org/document/8492945/","author":[{"family":"Liu","given":"Cai-zhi"},{"family":"Sheng","given":"Yan-xiu"},{"family":"Wei","given":"Zhi-qiang"},{"family":"Yang","given":"Yong-Quan"}],"accessed":{"date-parts":[["2020",12,1]]},"issued":{"date-parts":[["2018",8]]}}}],"schema":"https://github.com/citation-style-language/schema/raw/master/csl-citation.json"} </w:instrText>
      </w:r>
      <w:r w:rsidR="008E36D1">
        <w:rPr>
          <w:rFonts w:ascii="Times New Roman" w:hAnsi="Times New Roman"/>
        </w:rPr>
        <w:fldChar w:fldCharType="separate"/>
      </w:r>
      <w:r w:rsidR="008E36D1" w:rsidRPr="008E36D1">
        <w:rPr>
          <w:rFonts w:ascii="Times New Roman" w:hAnsi="Times New Roman"/>
        </w:rPr>
        <w:t>[3]</w:t>
      </w:r>
      <w:r w:rsidR="008E36D1">
        <w:rPr>
          <w:rFonts w:ascii="Times New Roman" w:hAnsi="Times New Roman"/>
        </w:rPr>
        <w:fldChar w:fldCharType="end"/>
      </w:r>
      <w:r w:rsidR="004014A9" w:rsidRPr="00D363EA">
        <w:rPr>
          <w:rFonts w:ascii="Times New Roman" w:hAnsi="Times New Roman"/>
        </w:rPr>
        <w:t xml:space="preserve">. In turn, </w:t>
      </w:r>
      <w:proofErr w:type="gramStart"/>
      <w:r w:rsidR="001F1504" w:rsidRPr="00D363EA">
        <w:rPr>
          <w:rFonts w:ascii="Times New Roman" w:hAnsi="Times New Roman"/>
        </w:rPr>
        <w:t>this aids</w:t>
      </w:r>
      <w:proofErr w:type="gramEnd"/>
      <w:r w:rsidR="004014A9" w:rsidRPr="00D363EA">
        <w:rPr>
          <w:rFonts w:ascii="Times New Roman" w:hAnsi="Times New Roman"/>
        </w:rPr>
        <w:t xml:space="preserve"> distance measures in distinguishing dissimilarities in text categorizations.  </w:t>
      </w:r>
    </w:p>
    <w:p w14:paraId="7B85E648" w14:textId="1F0F32AE" w:rsidR="00AB55EC" w:rsidRPr="00D363EA" w:rsidRDefault="00222E21" w:rsidP="00C04F98">
      <w:pPr>
        <w:spacing w:line="480" w:lineRule="auto"/>
        <w:ind w:firstLine="360"/>
        <w:rPr>
          <w:rFonts w:ascii="Times New Roman" w:hAnsi="Times New Roman"/>
        </w:rPr>
      </w:pPr>
      <w:r w:rsidRPr="00D363EA">
        <w:rPr>
          <w:rFonts w:ascii="Times New Roman" w:hAnsi="Times New Roman"/>
        </w:rPr>
        <w:t xml:space="preserve">Web mining is the process of discovering useful information from the World Wide Web </w:t>
      </w:r>
      <w:r w:rsidR="008E36D1">
        <w:rPr>
          <w:rFonts w:ascii="Times New Roman" w:hAnsi="Times New Roman"/>
        </w:rPr>
        <w:fldChar w:fldCharType="begin"/>
      </w:r>
      <w:r w:rsidR="008E36D1">
        <w:rPr>
          <w:rFonts w:ascii="Times New Roman" w:hAnsi="Times New Roman"/>
        </w:rPr>
        <w:instrText xml:space="preserve"> ADDIN ZOTERO_ITEM CSL_CITATION {"citationID":"IoF5BQKt","properties":{"formattedCitation":"[7]","plainCitation":"[7]","noteIndex":0},"citationItems":[{"id":812,"uris":["http://zotero.org/users/4952111/items/BGXXG74K"],"uri":["http://zotero.org/users/4952111/items/BGXXG74K"],"itemData":{"id":812,"type":"paper-conference","abstract":"Application of data mining techniques to the World W i d e Web, referred to as W e b mining, has been the focus of several recent research projects and papers. However, there is no established vocabulary, leading to confusion when comparing research efforts. The t e r m W e b mining has been used in two distinct ways. T h e first, called W e b content mining in this paper, is the process of information discovery f r o m sources across the World Wide Web. The second, called W e b m a g e mining, is the process of mining f o r user browsing and access patterns. I n this paper we define W e b mining and present a n overview of the various research issues, techniques, and development efforts. W e briefly describe W E B M I N E R , a system for W e b usage mining, and conclude this paper b y listing research issues.","container-title":"Proceedings Ninth IEEE International Conference on Tools with Artificial Intelligence","DOI":"10.1109/TAI.1997.632303","event":"Ninth IEEE International Conference on Tools with Artificial Intelligence","event-place":"Newport Beach, CA, USA","ISBN":"978-0-8186-8203-2","language":"en","page":"558-567","publisher":"IEEE Comput. Soc","publisher-place":"Newport Beach, CA, USA","source":"DOI.org (Crossref)","title":"Web mining: information and pattern discovery on the World Wide Web","title-short":"Web mining","URL":"http://ieeexplore.ieee.org/document/632303/","author":[{"family":"Cooley","given":"R."},{"family":"Mobasher","given":"B."},{"family":"Srivastava","given":"J."}],"accessed":{"date-parts":[["2020",12,1]]},"issued":{"date-parts":[["1997"]]}}}],"schema":"https://github.com/citation-style-language/schema/raw/master/csl-citation.json"} </w:instrText>
      </w:r>
      <w:r w:rsidR="008E36D1">
        <w:rPr>
          <w:rFonts w:ascii="Times New Roman" w:hAnsi="Times New Roman"/>
        </w:rPr>
        <w:fldChar w:fldCharType="separate"/>
      </w:r>
      <w:r w:rsidR="008E36D1" w:rsidRPr="008E36D1">
        <w:rPr>
          <w:rFonts w:ascii="Times New Roman" w:hAnsi="Times New Roman"/>
        </w:rPr>
        <w:t>[7]</w:t>
      </w:r>
      <w:r w:rsidR="008E36D1">
        <w:rPr>
          <w:rFonts w:ascii="Times New Roman" w:hAnsi="Times New Roman"/>
        </w:rPr>
        <w:fldChar w:fldCharType="end"/>
      </w:r>
      <w:r w:rsidRPr="00D363EA">
        <w:rPr>
          <w:rFonts w:ascii="Times New Roman" w:hAnsi="Times New Roman"/>
        </w:rPr>
        <w:t xml:space="preserve">. </w:t>
      </w:r>
      <w:r w:rsidR="008D6F1A" w:rsidRPr="00D363EA">
        <w:rPr>
          <w:rFonts w:ascii="Times New Roman" w:hAnsi="Times New Roman"/>
        </w:rPr>
        <w:t>According to</w:t>
      </w:r>
      <w:r w:rsidR="008E36D1">
        <w:rPr>
          <w:rFonts w:ascii="Times New Roman" w:hAnsi="Times New Roman"/>
        </w:rPr>
        <w:t xml:space="preserve"> </w:t>
      </w:r>
      <w:r w:rsidR="008E36D1">
        <w:rPr>
          <w:rFonts w:ascii="Times New Roman" w:hAnsi="Times New Roman"/>
        </w:rPr>
        <w:fldChar w:fldCharType="begin"/>
      </w:r>
      <w:r w:rsidR="008E36D1">
        <w:rPr>
          <w:rFonts w:ascii="Times New Roman" w:hAnsi="Times New Roman"/>
        </w:rPr>
        <w:instrText xml:space="preserve"> ADDIN ZOTERO_ITEM CSL_CITATION {"citationID":"Ttz5LueX","properties":{"formattedCitation":"[4]","plainCitation":"[4]","noteIndex":0},"citationItems":[{"id":813,"uris":["http://zotero.org/users/4952111/items/X7RH2VRG"],"uri":["http://zotero.org/users/4952111/items/X7RH2VRG"],"itemData":{"id":813,"type":"article-journal","abstract":"With the huge amount of information available online,the World Wide W e b is a fertilearea for data mining research. The W e b mining research is at the cross road of research from several research communities, such as database, information retrieval,and within AI, especiallythe sub-areas of machine learning and natural language processing. However, there is a lot of confusions when comparing research efforts from different point of views. In this paper, we survey the research in the area of Web mining, point out some confusions regarded the usage of the term Web mining and suggest three Web mining categories. Then we situate some of the research with respect to these three categories. We also explore the connection between the Web mining categories and the related agent paradigm. For the survey, we focus on representation issues, on the process, on the learning algorithm, and on the application of the recent works as the criteria. We conclude the paper with some research issues.","container-title":"ACM SIGKDD Explorations Newsletter","DOI":"10.1145/360402.360406","ISSN":"1931-0145, 1931-0153","issue":"1","journalAbbreviation":"SIGKDD Explor. Newsl.","language":"en","page":"1-15","source":"DOI.org (Crossref)","title":"Web mining research: a survey","title-short":"Web mining research","volume":"2","author":[{"family":"Kosala","given":"Raymond"},{"family":"Blockeel","given":"Hendrik"}],"issued":{"date-parts":[["2000",6]]}}}],"schema":"https://github.com/citation-style-language/schema/raw/master/csl-citation.json"} </w:instrText>
      </w:r>
      <w:r w:rsidR="008E36D1">
        <w:rPr>
          <w:rFonts w:ascii="Times New Roman" w:hAnsi="Times New Roman"/>
        </w:rPr>
        <w:fldChar w:fldCharType="separate"/>
      </w:r>
      <w:r w:rsidR="008E36D1" w:rsidRPr="008E36D1">
        <w:rPr>
          <w:rFonts w:ascii="Times New Roman" w:hAnsi="Times New Roman"/>
        </w:rPr>
        <w:t>[4]</w:t>
      </w:r>
      <w:r w:rsidR="008E36D1">
        <w:rPr>
          <w:rFonts w:ascii="Times New Roman" w:hAnsi="Times New Roman"/>
        </w:rPr>
        <w:fldChar w:fldCharType="end"/>
      </w:r>
      <w:r w:rsidR="008D6F1A" w:rsidRPr="00D363EA">
        <w:rPr>
          <w:rFonts w:ascii="Times New Roman" w:hAnsi="Times New Roman"/>
        </w:rPr>
        <w:t xml:space="preserve">, web mining has cross between multiple fields in the knowledge discovery process, such as database, information retrieval, and machine learning. </w:t>
      </w:r>
      <w:r w:rsidR="00820167" w:rsidRPr="00D363EA">
        <w:rPr>
          <w:rFonts w:ascii="Times New Roman" w:hAnsi="Times New Roman"/>
        </w:rPr>
        <w:t xml:space="preserve">Search engines, such as Google, use web mining techniques to provide relevant websites given a search query. </w:t>
      </w:r>
      <w:r w:rsidR="002B0785" w:rsidRPr="00D363EA">
        <w:rPr>
          <w:rFonts w:ascii="Times New Roman" w:hAnsi="Times New Roman"/>
        </w:rPr>
        <w:t xml:space="preserve">Search engines are rooted in the crawlers that collect information from websites that </w:t>
      </w:r>
      <w:r w:rsidR="00D05EFC" w:rsidRPr="00D363EA">
        <w:rPr>
          <w:rFonts w:ascii="Times New Roman" w:hAnsi="Times New Roman"/>
        </w:rPr>
        <w:t xml:space="preserve">are </w:t>
      </w:r>
      <w:r w:rsidR="002B0785" w:rsidRPr="00D363EA">
        <w:rPr>
          <w:rFonts w:ascii="Times New Roman" w:hAnsi="Times New Roman"/>
        </w:rPr>
        <w:t>indexed for search queries. The purpose of the web crawler is to cover as much website</w:t>
      </w:r>
      <w:r w:rsidR="002B07D2" w:rsidRPr="00D363EA">
        <w:rPr>
          <w:rFonts w:ascii="Times New Roman" w:hAnsi="Times New Roman"/>
        </w:rPr>
        <w:t xml:space="preserve"> content</w:t>
      </w:r>
      <w:r w:rsidR="002B0785" w:rsidRPr="00D363EA">
        <w:rPr>
          <w:rFonts w:ascii="Times New Roman" w:hAnsi="Times New Roman"/>
        </w:rPr>
        <w:t xml:space="preserve"> as possible while bypassing irrelevant </w:t>
      </w:r>
      <w:r w:rsidR="002B07D2" w:rsidRPr="00D363EA">
        <w:rPr>
          <w:rFonts w:ascii="Times New Roman" w:hAnsi="Times New Roman"/>
        </w:rPr>
        <w:t>websites</w:t>
      </w:r>
      <w:r w:rsidR="002B0785" w:rsidRPr="00D363EA">
        <w:rPr>
          <w:rFonts w:ascii="Times New Roman" w:hAnsi="Times New Roman"/>
        </w:rPr>
        <w:t xml:space="preserve"> to the search query</w:t>
      </w:r>
      <w:r w:rsidR="002B07D2" w:rsidRPr="00D363EA">
        <w:rPr>
          <w:rFonts w:ascii="Times New Roman" w:hAnsi="Times New Roman"/>
        </w:rPr>
        <w:t xml:space="preserve"> </w:t>
      </w:r>
      <w:r w:rsidR="008E36D1">
        <w:rPr>
          <w:rFonts w:ascii="Times New Roman" w:hAnsi="Times New Roman"/>
        </w:rPr>
        <w:fldChar w:fldCharType="begin"/>
      </w:r>
      <w:r w:rsidR="008E36D1">
        <w:rPr>
          <w:rFonts w:ascii="Times New Roman" w:hAnsi="Times New Roman"/>
        </w:rPr>
        <w:instrText xml:space="preserve"> ADDIN ZOTERO_ITEM CSL_CITATION {"citationID":"14f4P6pv","properties":{"formattedCitation":"[8]","plainCitation":"[8]","noteIndex":0},"citationItems":[{"id":814,"uris":["http://zotero.org/users/4952111/items/3Z9JU346"],"uri":["http://zotero.org/users/4952111/items/3Z9JU346"],"itemData":{"id":814,"type":"article-journal","container-title":"WIREs Data Mining and Knowledge Discovery","DOI":"10.1002/widm.1218","ISSN":"1942-4787, 1942-4795","issue":"6","journalAbbreviation":"WIREs Data Mining Knowl Discov","language":"en","source":"DOI.org (Crossref)","title":"A survey of Web crawlers for information retrieval","URL":"https://onlinelibrary.wiley.com/doi/abs/10.1002/widm.1218","volume":"7","author":[{"family":"Kumar","given":"Manish"},{"family":"Bhatia","given":"Rajesh"},{"family":"Rattan","given":"Dhavleesh"}],"accessed":{"date-parts":[["2020",12,1]]},"issued":{"date-parts":[["2017",11]]}}}],"schema":"https://github.com/citation-style-language/schema/raw/master/csl-citation.json"} </w:instrText>
      </w:r>
      <w:r w:rsidR="008E36D1">
        <w:rPr>
          <w:rFonts w:ascii="Times New Roman" w:hAnsi="Times New Roman"/>
        </w:rPr>
        <w:fldChar w:fldCharType="separate"/>
      </w:r>
      <w:r w:rsidR="008E36D1" w:rsidRPr="008E36D1">
        <w:rPr>
          <w:rFonts w:ascii="Times New Roman" w:hAnsi="Times New Roman"/>
        </w:rPr>
        <w:t>[8]</w:t>
      </w:r>
      <w:r w:rsidR="008E36D1">
        <w:rPr>
          <w:rFonts w:ascii="Times New Roman" w:hAnsi="Times New Roman"/>
        </w:rPr>
        <w:fldChar w:fldCharType="end"/>
      </w:r>
      <w:r w:rsidR="002B0785" w:rsidRPr="00D363EA">
        <w:rPr>
          <w:rFonts w:ascii="Times New Roman" w:hAnsi="Times New Roman"/>
        </w:rPr>
        <w:t>.</w:t>
      </w:r>
      <w:r w:rsidR="002B07D2" w:rsidRPr="00D363EA">
        <w:rPr>
          <w:rFonts w:ascii="Times New Roman" w:hAnsi="Times New Roman"/>
        </w:rPr>
        <w:t xml:space="preserve"> </w:t>
      </w:r>
      <w:r w:rsidR="002B0785" w:rsidRPr="00D363EA">
        <w:rPr>
          <w:rFonts w:ascii="Times New Roman" w:hAnsi="Times New Roman"/>
        </w:rPr>
        <w:t xml:space="preserve"> </w:t>
      </w:r>
      <w:r w:rsidR="002B07D2" w:rsidRPr="00D363EA">
        <w:rPr>
          <w:rFonts w:ascii="Times New Roman" w:hAnsi="Times New Roman"/>
        </w:rPr>
        <w:t>However, there are no standards for developing websites</w:t>
      </w:r>
      <w:r w:rsidR="008E36D1">
        <w:rPr>
          <w:rFonts w:ascii="Times New Roman" w:hAnsi="Times New Roman"/>
        </w:rPr>
        <w:t xml:space="preserve"> </w:t>
      </w:r>
      <w:r w:rsidR="008E36D1">
        <w:rPr>
          <w:rFonts w:ascii="Times New Roman" w:hAnsi="Times New Roman"/>
        </w:rPr>
        <w:fldChar w:fldCharType="begin"/>
      </w:r>
      <w:r w:rsidR="008E36D1">
        <w:rPr>
          <w:rFonts w:ascii="Times New Roman" w:hAnsi="Times New Roman"/>
        </w:rPr>
        <w:instrText xml:space="preserve"> ADDIN ZOTERO_ITEM CSL_CITATION {"citationID":"mc1OOWKW","properties":{"formattedCitation":"[8]","plainCitation":"[8]","noteIndex":0},"citationItems":[{"id":814,"uris":["http://zotero.org/users/4952111/items/3Z9JU346"],"uri":["http://zotero.org/users/4952111/items/3Z9JU346"],"itemData":{"id":814,"type":"article-journal","container-title":"WIREs Data Mining and Knowledge Discovery","DOI":"10.1002/widm.1218","ISSN":"1942-4787, 1942-4795","issue":"6","journalAbbreviation":"WIREs Data Mining Knowl Discov","language":"en","source":"DOI.org (Crossref)","title":"A survey of Web crawlers for information retrieval","URL":"https://onlinelibrary.wiley.com/doi/abs/10.1002/widm.1218","volume":"7","author":[{"family":"Kumar","given":"Manish"},{"family":"Bhatia","given":"Rajesh"},{"family":"Rattan","given":"Dhavleesh"}],"accessed":{"date-parts":[["2020",12,1]]},"issued":{"date-parts":[["2017",11]]}}}],"schema":"https://github.com/citation-style-language/schema/raw/master/csl-citation.json"} </w:instrText>
      </w:r>
      <w:r w:rsidR="008E36D1">
        <w:rPr>
          <w:rFonts w:ascii="Times New Roman" w:hAnsi="Times New Roman"/>
        </w:rPr>
        <w:fldChar w:fldCharType="separate"/>
      </w:r>
      <w:r w:rsidR="008E36D1" w:rsidRPr="008E36D1">
        <w:rPr>
          <w:rFonts w:ascii="Times New Roman" w:hAnsi="Times New Roman"/>
        </w:rPr>
        <w:t>[8]</w:t>
      </w:r>
      <w:r w:rsidR="008E36D1">
        <w:rPr>
          <w:rFonts w:ascii="Times New Roman" w:hAnsi="Times New Roman"/>
        </w:rPr>
        <w:fldChar w:fldCharType="end"/>
      </w:r>
      <w:r w:rsidR="002B07D2" w:rsidRPr="00D363EA">
        <w:rPr>
          <w:rFonts w:ascii="Times New Roman" w:hAnsi="Times New Roman"/>
        </w:rPr>
        <w:t xml:space="preserve"> which is problematic for web crawlers </w:t>
      </w:r>
      <w:r w:rsidR="00B10869" w:rsidRPr="00D363EA">
        <w:rPr>
          <w:rFonts w:ascii="Times New Roman" w:hAnsi="Times New Roman"/>
        </w:rPr>
        <w:t xml:space="preserve">and </w:t>
      </w:r>
      <w:r w:rsidR="002B07D2" w:rsidRPr="00D363EA">
        <w:rPr>
          <w:rFonts w:ascii="Times New Roman" w:hAnsi="Times New Roman"/>
        </w:rPr>
        <w:t xml:space="preserve">can </w:t>
      </w:r>
      <w:r w:rsidR="00B10869" w:rsidRPr="00D363EA">
        <w:rPr>
          <w:rFonts w:ascii="Times New Roman" w:hAnsi="Times New Roman"/>
        </w:rPr>
        <w:t xml:space="preserve">also </w:t>
      </w:r>
      <w:r w:rsidR="002B07D2" w:rsidRPr="00D363EA">
        <w:rPr>
          <w:rFonts w:ascii="Times New Roman" w:hAnsi="Times New Roman"/>
        </w:rPr>
        <w:t>result in hidden threats. This considered, th</w:t>
      </w:r>
      <w:r w:rsidR="00D05EFC" w:rsidRPr="00D363EA">
        <w:rPr>
          <w:rFonts w:ascii="Times New Roman" w:hAnsi="Times New Roman"/>
        </w:rPr>
        <w:t xml:space="preserve">e application of the TF-IDF algorithm for </w:t>
      </w:r>
      <w:r w:rsidR="00EC748C">
        <w:rPr>
          <w:rFonts w:ascii="Times New Roman" w:hAnsi="Times New Roman"/>
        </w:rPr>
        <w:t>t</w:t>
      </w:r>
      <w:r w:rsidR="00D05EFC" w:rsidRPr="00D363EA">
        <w:rPr>
          <w:rFonts w:ascii="Times New Roman" w:hAnsi="Times New Roman"/>
        </w:rPr>
        <w:t>his project</w:t>
      </w:r>
      <w:r w:rsidR="002B07D2" w:rsidRPr="00D363EA">
        <w:rPr>
          <w:rFonts w:ascii="Times New Roman" w:hAnsi="Times New Roman"/>
        </w:rPr>
        <w:t xml:space="preserve"> </w:t>
      </w:r>
      <w:r w:rsidR="00A827B1" w:rsidRPr="00D363EA">
        <w:rPr>
          <w:rFonts w:ascii="Times New Roman" w:hAnsi="Times New Roman"/>
        </w:rPr>
        <w:t xml:space="preserve">vectorizes </w:t>
      </w:r>
      <w:r w:rsidR="000A2768" w:rsidRPr="00D363EA">
        <w:rPr>
          <w:rFonts w:ascii="Times New Roman" w:hAnsi="Times New Roman"/>
        </w:rPr>
        <w:t>parsed character elements to find strong discriminant characters to identify</w:t>
      </w:r>
      <w:r w:rsidR="00EC748C">
        <w:rPr>
          <w:rFonts w:ascii="Times New Roman" w:hAnsi="Times New Roman"/>
        </w:rPr>
        <w:t xml:space="preserve"> and </w:t>
      </w:r>
      <w:r w:rsidR="000A2768" w:rsidRPr="00D363EA">
        <w:rPr>
          <w:rFonts w:ascii="Times New Roman" w:hAnsi="Times New Roman"/>
        </w:rPr>
        <w:t>index a website as malicious or benign. The</w:t>
      </w:r>
      <w:r w:rsidR="00A827B1" w:rsidRPr="00D363EA">
        <w:rPr>
          <w:rFonts w:ascii="Times New Roman" w:hAnsi="Times New Roman"/>
        </w:rPr>
        <w:t xml:space="preserve"> extension of the TF-IDF algorithm</w:t>
      </w:r>
      <w:r w:rsidR="000A2768" w:rsidRPr="00D363EA">
        <w:rPr>
          <w:rFonts w:ascii="Times New Roman" w:hAnsi="Times New Roman"/>
        </w:rPr>
        <w:t xml:space="preserve"> introduced with this project may be used with automated browsing services, such as Selenium, to alert users of probable threat. </w:t>
      </w:r>
      <w:r w:rsidR="00850B96" w:rsidRPr="00D363EA">
        <w:rPr>
          <w:rFonts w:ascii="Times New Roman" w:hAnsi="Times New Roman"/>
        </w:rPr>
        <w:t xml:space="preserve">This could help with </w:t>
      </w:r>
      <w:r w:rsidR="002D407C" w:rsidRPr="00D363EA">
        <w:rPr>
          <w:rFonts w:ascii="Times New Roman" w:hAnsi="Times New Roman"/>
        </w:rPr>
        <w:t xml:space="preserve">identifying and </w:t>
      </w:r>
      <w:r w:rsidR="00850B96" w:rsidRPr="00D363EA">
        <w:rPr>
          <w:rFonts w:ascii="Times New Roman" w:hAnsi="Times New Roman"/>
        </w:rPr>
        <w:t>filtering incoming traffic to a network by triggering p</w:t>
      </w:r>
      <w:r w:rsidR="00DD5944" w:rsidRPr="00D363EA">
        <w:rPr>
          <w:rFonts w:ascii="Times New Roman" w:hAnsi="Times New Roman"/>
        </w:rPr>
        <w:t>robable</w:t>
      </w:r>
      <w:r w:rsidR="00850B96" w:rsidRPr="00D363EA">
        <w:rPr>
          <w:rFonts w:ascii="Times New Roman" w:hAnsi="Times New Roman"/>
        </w:rPr>
        <w:t xml:space="preserve"> threats</w:t>
      </w:r>
      <w:r w:rsidR="0085543F" w:rsidRPr="00D363EA">
        <w:rPr>
          <w:rFonts w:ascii="Times New Roman" w:hAnsi="Times New Roman"/>
        </w:rPr>
        <w:t xml:space="preserve"> from malicious domains</w:t>
      </w:r>
      <w:r w:rsidR="00850B96" w:rsidRPr="00D363EA">
        <w:rPr>
          <w:rFonts w:ascii="Times New Roman" w:hAnsi="Times New Roman"/>
        </w:rPr>
        <w:t xml:space="preserve">. </w:t>
      </w:r>
    </w:p>
    <w:p w14:paraId="7E3D5FEB" w14:textId="29643512" w:rsidR="00FD13AB" w:rsidRPr="005F5EEE" w:rsidRDefault="007E46A1" w:rsidP="00920F87">
      <w:pPr>
        <w:spacing w:line="480" w:lineRule="auto"/>
        <w:ind w:firstLine="360"/>
        <w:rPr>
          <w:rFonts w:ascii="Times New Roman" w:hAnsi="Times New Roman"/>
        </w:rPr>
      </w:pPr>
      <w:r w:rsidRPr="005F5EEE">
        <w:rPr>
          <w:rFonts w:ascii="Times New Roman" w:hAnsi="Times New Roman"/>
        </w:rPr>
        <w:t xml:space="preserve">The framework for this project is rooted in the knowledge discovery diagram (KDD) and a modification of the framework presented in </w:t>
      </w:r>
      <w:r w:rsidR="008E36D1">
        <w:rPr>
          <w:rFonts w:ascii="Times New Roman" w:hAnsi="Times New Roman"/>
        </w:rPr>
        <w:fldChar w:fldCharType="begin"/>
      </w:r>
      <w:r w:rsidR="008E36D1">
        <w:rPr>
          <w:rFonts w:ascii="Times New Roman" w:hAnsi="Times New Roman"/>
        </w:rPr>
        <w:instrText xml:space="preserve"> ADDIN ZOTERO_ITEM CSL_CITATION {"citationID":"ehrxGzVF","properties":{"formattedCitation":"[9]","plainCitation":"[9]","noteIndex":0},"citationItems":[{"id":816,"uris":["http://zotero.org/users/4952111/items/H9SEE5UB"],"uri":["http://zotero.org/users/4952111/items/H9SEE5UB"],"itemData":{"id":816,"type":"article-journal","abstract":"KNN is a very popular algorithm for text classification. This paper presents the possibility of using KNN algorithm with TF-IDF method and framework for text classification. Framework enables classification according to various parameters, measurement and analysis of results. Evaluation of framework was focused on the speed and quality of classification. The results of testing showed the good and bad features of algorithm, providing guidance for the further development of similar frameworks.","container-title":"Procedia Engineering","DOI":"10.1016/j.proeng.2014.03.129","ISSN":"18777058","journalAbbreviation":"Procedia Engineering","language":"en","page":"1356-1364","source":"DOI.org (Crossref)","title":"KNN with TF-IDF based Framework for Text Categorization","volume":"69","author":[{"family":"Trstenjak","given":"Bruno"},{"family":"Mikac","given":"Sasa"},{"family":"Donko","given":"Dzenana"}],"issued":{"date-parts":[["2014"]]}}}],"schema":"https://github.com/citation-style-language/schema/raw/master/csl-citation.json"} </w:instrText>
      </w:r>
      <w:r w:rsidR="008E36D1">
        <w:rPr>
          <w:rFonts w:ascii="Times New Roman" w:hAnsi="Times New Roman"/>
        </w:rPr>
        <w:fldChar w:fldCharType="separate"/>
      </w:r>
      <w:r w:rsidR="008E36D1" w:rsidRPr="008E36D1">
        <w:rPr>
          <w:rFonts w:ascii="Times New Roman" w:hAnsi="Times New Roman"/>
        </w:rPr>
        <w:t>[9]</w:t>
      </w:r>
      <w:r w:rsidR="008E36D1">
        <w:rPr>
          <w:rFonts w:ascii="Times New Roman" w:hAnsi="Times New Roman"/>
        </w:rPr>
        <w:fldChar w:fldCharType="end"/>
      </w:r>
      <w:r w:rsidRPr="005F5EEE">
        <w:rPr>
          <w:rFonts w:ascii="Times New Roman" w:hAnsi="Times New Roman"/>
        </w:rPr>
        <w:t xml:space="preserve">. Figure </w:t>
      </w:r>
      <w:r w:rsidR="008E36D1">
        <w:rPr>
          <w:rFonts w:ascii="Times New Roman" w:hAnsi="Times New Roman"/>
        </w:rPr>
        <w:t>1</w:t>
      </w:r>
      <w:r w:rsidRPr="005F5EEE">
        <w:rPr>
          <w:rFonts w:ascii="Times New Roman" w:hAnsi="Times New Roman"/>
        </w:rPr>
        <w:t xml:space="preserve"> is an illustration of the KDD diagram. </w:t>
      </w:r>
      <w:r w:rsidR="00EF617F" w:rsidRPr="005F5EEE">
        <w:rPr>
          <w:rFonts w:ascii="Times New Roman" w:hAnsi="Times New Roman"/>
        </w:rPr>
        <w:t xml:space="preserve">The KDD diagram contains a series of step undertaken to provide meaningful information from ‘nuggets’ of data </w:t>
      </w:r>
      <w:r w:rsidR="00200A58">
        <w:rPr>
          <w:rFonts w:ascii="Times New Roman" w:hAnsi="Times New Roman"/>
        </w:rPr>
        <w:fldChar w:fldCharType="begin"/>
      </w:r>
      <w:r w:rsidR="00200A58">
        <w:rPr>
          <w:rFonts w:ascii="Times New Roman" w:hAnsi="Times New Roman"/>
        </w:rPr>
        <w:instrText xml:space="preserve"> ADDIN ZOTERO_ITEM CSL_CITATION {"citationID":"iAVoGdwi","properties":{"formattedCitation":"[10]","plainCitation":"[10]","noteIndex":0},"citationItems":[{"id":822,"uris":["http://zotero.org/users/4952111/items/KZIGGYWW"],"uri":["http://zotero.org/users/4952111/items/KZIGGYWW"],"itemData":{"id":822,"type":"book","edition":"3rd","publisher":"Elsevier","title":"Data Mining: Concepts and Techniques","author":[{"family":"Han","given":"Jiawei"},{"family":"Kamber","given":"Micheline"},{"family":"Pei","given":"Jian"}],"issued":{"date-parts":[["2012"]]}}}],"schema":"https://github.com/citation-style-language/schema/raw/master/csl-citation.json"} </w:instrText>
      </w:r>
      <w:r w:rsidR="00200A58">
        <w:rPr>
          <w:rFonts w:ascii="Times New Roman" w:hAnsi="Times New Roman"/>
        </w:rPr>
        <w:fldChar w:fldCharType="separate"/>
      </w:r>
      <w:r w:rsidR="00200A58" w:rsidRPr="00200A58">
        <w:rPr>
          <w:rFonts w:ascii="Times New Roman" w:hAnsi="Times New Roman"/>
        </w:rPr>
        <w:t>[10]</w:t>
      </w:r>
      <w:r w:rsidR="00200A58">
        <w:rPr>
          <w:rFonts w:ascii="Times New Roman" w:hAnsi="Times New Roman"/>
        </w:rPr>
        <w:fldChar w:fldCharType="end"/>
      </w:r>
      <w:r w:rsidR="00EF617F" w:rsidRPr="005F5EEE">
        <w:rPr>
          <w:rFonts w:ascii="Times New Roman" w:hAnsi="Times New Roman"/>
        </w:rPr>
        <w:t xml:space="preserve">. </w:t>
      </w:r>
      <w:r w:rsidRPr="005F5EEE">
        <w:rPr>
          <w:rFonts w:ascii="Times New Roman" w:hAnsi="Times New Roman"/>
        </w:rPr>
        <w:t xml:space="preserve">The key components of the </w:t>
      </w:r>
      <w:r w:rsidR="00EF617F" w:rsidRPr="005F5EEE">
        <w:rPr>
          <w:rFonts w:ascii="Times New Roman" w:hAnsi="Times New Roman"/>
        </w:rPr>
        <w:t xml:space="preserve">KDD diagram typically </w:t>
      </w:r>
      <w:r w:rsidR="00924C8B" w:rsidRPr="005F5EEE">
        <w:rPr>
          <w:rFonts w:ascii="Times New Roman" w:hAnsi="Times New Roman"/>
        </w:rPr>
        <w:t>include</w:t>
      </w:r>
      <w:r w:rsidR="00EF617F" w:rsidRPr="005F5EEE">
        <w:rPr>
          <w:rFonts w:ascii="Times New Roman" w:hAnsi="Times New Roman"/>
        </w:rPr>
        <w:t xml:space="preserve"> data cleaning, data integration, data selection, data transformation, data mining, pattern evaluation, and visualization. </w:t>
      </w:r>
    </w:p>
    <w:p w14:paraId="629EC7E0" w14:textId="77777777" w:rsidR="00114260" w:rsidRPr="00D363EA" w:rsidRDefault="00A37F3F" w:rsidP="00642C56">
      <w:pPr>
        <w:pStyle w:val="ListParagraph"/>
        <w:keepNext/>
        <w:spacing w:line="480" w:lineRule="auto"/>
        <w:ind w:firstLine="0"/>
        <w:rPr>
          <w:rFonts w:ascii="Times New Roman" w:hAnsi="Times New Roman"/>
        </w:rPr>
      </w:pPr>
      <w:r w:rsidRPr="00D363EA">
        <w:rPr>
          <w:rFonts w:ascii="Times New Roman" w:hAnsi="Times New Roman"/>
          <w:noProof/>
        </w:rPr>
        <w:lastRenderedPageBreak/>
        <w:drawing>
          <wp:inline distT="0" distB="0" distL="0" distR="0" wp14:anchorId="37EA5357" wp14:editId="0D967660">
            <wp:extent cx="2034936" cy="2628460"/>
            <wp:effectExtent l="0" t="0" r="381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063143" cy="2664895"/>
                    </a:xfrm>
                    <a:prstGeom prst="rect">
                      <a:avLst/>
                    </a:prstGeom>
                  </pic:spPr>
                </pic:pic>
              </a:graphicData>
            </a:graphic>
          </wp:inline>
        </w:drawing>
      </w:r>
    </w:p>
    <w:p w14:paraId="25330861" w14:textId="01300637" w:rsidR="00CC3789" w:rsidRPr="00200A58" w:rsidRDefault="00974858" w:rsidP="00C04F98">
      <w:pPr>
        <w:pStyle w:val="Caption"/>
        <w:spacing w:line="480" w:lineRule="auto"/>
        <w:jc w:val="both"/>
        <w:rPr>
          <w:rFonts w:cs="Times New Roman"/>
          <w:b w:val="0"/>
          <w:bCs w:val="0"/>
        </w:rPr>
      </w:pPr>
      <w:r>
        <w:rPr>
          <w:rFonts w:cs="Times New Roman"/>
          <w:b w:val="0"/>
          <w:bCs w:val="0"/>
        </w:rPr>
        <w:t xml:space="preserve">Figure 1. </w:t>
      </w:r>
      <w:r w:rsidR="00114260" w:rsidRPr="00D363EA">
        <w:rPr>
          <w:rFonts w:cs="Times New Roman"/>
          <w:b w:val="0"/>
          <w:bCs w:val="0"/>
        </w:rPr>
        <w:t>Knowledge Discovery Diagram</w:t>
      </w:r>
      <w:r w:rsidR="00200A58">
        <w:rPr>
          <w:rFonts w:cs="Times New Roman"/>
          <w:b w:val="0"/>
          <w:bCs w:val="0"/>
        </w:rPr>
        <w:t xml:space="preserve"> </w:t>
      </w:r>
      <w:r w:rsidR="00200A58" w:rsidRPr="00200A58">
        <w:rPr>
          <w:rFonts w:cs="Times New Roman"/>
          <w:b w:val="0"/>
          <w:bCs w:val="0"/>
        </w:rPr>
        <w:fldChar w:fldCharType="begin"/>
      </w:r>
      <w:r w:rsidR="00200A58" w:rsidRPr="00200A58">
        <w:rPr>
          <w:rFonts w:cs="Times New Roman"/>
          <w:b w:val="0"/>
          <w:bCs w:val="0"/>
        </w:rPr>
        <w:instrText xml:space="preserve"> ADDIN ZOTERO_ITEM CSL_CITATION {"citationID":"fAWhfNRE","properties":{"formattedCitation":"[10]","plainCitation":"[10]","noteIndex":0},"citationItems":[{"id":822,"uris":["http://zotero.org/users/4952111/items/KZIGGYWW"],"uri":["http://zotero.org/users/4952111/items/KZIGGYWW"],"itemData":{"id":822,"type":"book","edition":"3rd","publisher":"Elsevier","title":"Data Mining: Concepts and Techniques","author":[{"family":"Han","given":"Jiawei"},{"family":"Kamber","given":"Micheline"},{"family":"Pei","given":"Jian"}],"issued":{"date-parts":[["2012"]]}}}],"schema":"https://github.com/citation-style-language/schema/raw/master/csl-citation.json"} </w:instrText>
      </w:r>
      <w:r w:rsidR="00200A58" w:rsidRPr="00200A58">
        <w:rPr>
          <w:rFonts w:cs="Times New Roman"/>
          <w:b w:val="0"/>
          <w:bCs w:val="0"/>
        </w:rPr>
        <w:fldChar w:fldCharType="separate"/>
      </w:r>
      <w:r w:rsidR="00200A58" w:rsidRPr="00200A58">
        <w:rPr>
          <w:rFonts w:cs="Times New Roman"/>
          <w:b w:val="0"/>
          <w:bCs w:val="0"/>
        </w:rPr>
        <w:t>[10]</w:t>
      </w:r>
      <w:r w:rsidR="00200A58" w:rsidRPr="00200A58">
        <w:rPr>
          <w:rFonts w:cs="Times New Roman"/>
          <w:b w:val="0"/>
          <w:bCs w:val="0"/>
        </w:rPr>
        <w:fldChar w:fldCharType="end"/>
      </w:r>
    </w:p>
    <w:p w14:paraId="491AA47D" w14:textId="3CB9F508" w:rsidR="00F2726B" w:rsidRPr="00D363EA" w:rsidRDefault="00C60EF8" w:rsidP="00642C56">
      <w:pPr>
        <w:pStyle w:val="Heading1"/>
        <w:spacing w:line="480" w:lineRule="auto"/>
        <w:rPr>
          <w:rFonts w:ascii="Times New Roman" w:hAnsi="Times New Roman"/>
        </w:rPr>
      </w:pPr>
      <w:r w:rsidRPr="00D363EA">
        <w:rPr>
          <w:rFonts w:ascii="Times New Roman" w:hAnsi="Times New Roman"/>
        </w:rPr>
        <w:t>Proposed Solution</w:t>
      </w:r>
    </w:p>
    <w:p w14:paraId="210D7DCD" w14:textId="50E42BA4" w:rsidR="00476C67" w:rsidRPr="00D363EA" w:rsidRDefault="00476C67" w:rsidP="00642C56">
      <w:pPr>
        <w:spacing w:line="480" w:lineRule="auto"/>
        <w:rPr>
          <w:rFonts w:ascii="Times New Roman" w:hAnsi="Times New Roman"/>
        </w:rPr>
      </w:pPr>
    </w:p>
    <w:p w14:paraId="5C6B134F" w14:textId="04665DBB" w:rsidR="0009035C" w:rsidRPr="00D363EA" w:rsidRDefault="0009035C" w:rsidP="00642C56">
      <w:pPr>
        <w:spacing w:line="480" w:lineRule="auto"/>
        <w:rPr>
          <w:rFonts w:ascii="Times New Roman" w:hAnsi="Times New Roman"/>
        </w:rPr>
      </w:pPr>
      <w:r w:rsidRPr="00D363EA">
        <w:rPr>
          <w:rFonts w:ascii="Times New Roman" w:hAnsi="Times New Roman"/>
        </w:rPr>
        <w:t xml:space="preserve">Following the classical TF-IDF algorithm, this project collects and parses h1 tags from HTML files, vectorizes parsed h1 tag characters, and calculates the similarity between vectors using the Euclidean </w:t>
      </w:r>
      <w:r w:rsidR="005F5EEE">
        <w:rPr>
          <w:rFonts w:ascii="Times New Roman" w:hAnsi="Times New Roman"/>
        </w:rPr>
        <w:t xml:space="preserve">and Manhattan </w:t>
      </w:r>
      <w:r w:rsidRPr="00D363EA">
        <w:rPr>
          <w:rFonts w:ascii="Times New Roman" w:hAnsi="Times New Roman"/>
        </w:rPr>
        <w:t xml:space="preserve">distance to find natural groups which are classified as malicious or benign with the KNN algorithm. The classification criteria for the KNN algorithm is determined </w:t>
      </w:r>
      <w:r w:rsidR="00366D10" w:rsidRPr="00D363EA">
        <w:rPr>
          <w:rFonts w:ascii="Times New Roman" w:hAnsi="Times New Roman"/>
        </w:rPr>
        <w:t>by the</w:t>
      </w:r>
      <w:r w:rsidRPr="00D363EA">
        <w:rPr>
          <w:rFonts w:ascii="Times New Roman" w:hAnsi="Times New Roman"/>
        </w:rPr>
        <w:t xml:space="preserve"> majority vote of the class label within the group cluster</w:t>
      </w:r>
      <w:r w:rsidR="00366D10" w:rsidRPr="00D363EA">
        <w:rPr>
          <w:rFonts w:ascii="Times New Roman" w:hAnsi="Times New Roman"/>
        </w:rPr>
        <w:t xml:space="preserve"> of the trained data</w:t>
      </w:r>
      <w:r w:rsidRPr="00D363EA">
        <w:rPr>
          <w:rFonts w:ascii="Times New Roman" w:hAnsi="Times New Roman"/>
        </w:rPr>
        <w:t xml:space="preserve">. </w:t>
      </w:r>
      <w:r w:rsidR="00366D10" w:rsidRPr="00D363EA">
        <w:rPr>
          <w:rFonts w:ascii="Times New Roman" w:hAnsi="Times New Roman"/>
        </w:rPr>
        <w:t xml:space="preserve">The unknown class label of a test instance is given a class label having the majority vote from the trained model with the group where the instance belongs. </w:t>
      </w:r>
      <w:r w:rsidR="0083476B" w:rsidRPr="00D363EA">
        <w:rPr>
          <w:rFonts w:ascii="Times New Roman" w:hAnsi="Times New Roman"/>
        </w:rPr>
        <w:t>The figure</w:t>
      </w:r>
      <w:r w:rsidR="00974858">
        <w:rPr>
          <w:rFonts w:ascii="Times New Roman" w:hAnsi="Times New Roman"/>
        </w:rPr>
        <w:t xml:space="preserve"> 2</w:t>
      </w:r>
      <w:r w:rsidR="0083476B" w:rsidRPr="00D363EA">
        <w:rPr>
          <w:rFonts w:ascii="Times New Roman" w:hAnsi="Times New Roman"/>
        </w:rPr>
        <w:t xml:space="preserve"> below is a</w:t>
      </w:r>
      <w:r w:rsidR="00642C56" w:rsidRPr="00D363EA">
        <w:rPr>
          <w:rFonts w:ascii="Times New Roman" w:hAnsi="Times New Roman"/>
        </w:rPr>
        <w:t xml:space="preserve"> summary</w:t>
      </w:r>
      <w:r w:rsidR="0083476B" w:rsidRPr="00D363EA">
        <w:rPr>
          <w:rFonts w:ascii="Times New Roman" w:hAnsi="Times New Roman"/>
        </w:rPr>
        <w:t xml:space="preserve"> of the framework used for this project: </w:t>
      </w:r>
    </w:p>
    <w:p w14:paraId="0B5DF2A0" w14:textId="77777777" w:rsidR="008F48E5" w:rsidRPr="00D363EA" w:rsidRDefault="008F48E5" w:rsidP="00642C56">
      <w:pPr>
        <w:keepNext/>
        <w:spacing w:line="480" w:lineRule="auto"/>
        <w:rPr>
          <w:rFonts w:ascii="Times New Roman" w:hAnsi="Times New Roman"/>
        </w:rPr>
      </w:pPr>
      <w:r w:rsidRPr="00D363EA">
        <w:rPr>
          <w:rFonts w:ascii="Times New Roman" w:hAnsi="Times New Roman"/>
          <w:noProof/>
        </w:rPr>
        <w:lastRenderedPageBreak/>
        <w:drawing>
          <wp:inline distT="0" distB="0" distL="0" distR="0" wp14:anchorId="0ABBBB30" wp14:editId="6AABAEB6">
            <wp:extent cx="1815983" cy="284555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827645" cy="2863832"/>
                    </a:xfrm>
                    <a:prstGeom prst="rect">
                      <a:avLst/>
                    </a:prstGeom>
                  </pic:spPr>
                </pic:pic>
              </a:graphicData>
            </a:graphic>
          </wp:inline>
        </w:drawing>
      </w:r>
    </w:p>
    <w:p w14:paraId="01CB25F1" w14:textId="77869FB3" w:rsidR="008F48E5" w:rsidRPr="00D363EA" w:rsidRDefault="00974858" w:rsidP="00642C56">
      <w:pPr>
        <w:pStyle w:val="Caption"/>
        <w:spacing w:line="480" w:lineRule="auto"/>
        <w:jc w:val="both"/>
        <w:rPr>
          <w:rFonts w:cs="Times New Roman"/>
          <w:b w:val="0"/>
          <w:bCs w:val="0"/>
        </w:rPr>
      </w:pPr>
      <w:r>
        <w:rPr>
          <w:rFonts w:cs="Times New Roman"/>
          <w:b w:val="0"/>
          <w:bCs w:val="0"/>
        </w:rPr>
        <w:t xml:space="preserve">Figure 2. </w:t>
      </w:r>
      <w:r w:rsidR="008F48E5" w:rsidRPr="00D363EA">
        <w:rPr>
          <w:rFonts w:cs="Times New Roman"/>
          <w:b w:val="0"/>
          <w:bCs w:val="0"/>
        </w:rPr>
        <w:t xml:space="preserve">Project Framework </w:t>
      </w:r>
    </w:p>
    <w:p w14:paraId="0CC0FA00" w14:textId="4ADBA646" w:rsidR="00920F87" w:rsidRPr="00D363EA" w:rsidRDefault="0083476B" w:rsidP="00920F87">
      <w:pPr>
        <w:spacing w:line="480" w:lineRule="auto"/>
        <w:rPr>
          <w:rFonts w:ascii="Times New Roman" w:hAnsi="Times New Roman"/>
          <w:lang w:eastAsia="zh-CN"/>
        </w:rPr>
      </w:pPr>
      <w:r w:rsidRPr="00D363EA">
        <w:rPr>
          <w:rFonts w:ascii="Times New Roman" w:hAnsi="Times New Roman"/>
          <w:lang w:eastAsia="zh-CN"/>
        </w:rPr>
        <w:t xml:space="preserve">First, a web crawler is used to gather the necessary information from website documents for the experiment. The text gathered for each website is </w:t>
      </w:r>
      <w:r w:rsidR="00642C56" w:rsidRPr="00D363EA">
        <w:rPr>
          <w:rFonts w:ascii="Times New Roman" w:hAnsi="Times New Roman"/>
          <w:lang w:eastAsia="zh-CN"/>
        </w:rPr>
        <w:t xml:space="preserve">cleaned by removing any null values for h1 tags and </w:t>
      </w:r>
      <w:r w:rsidRPr="00D363EA">
        <w:rPr>
          <w:rFonts w:ascii="Times New Roman" w:hAnsi="Times New Roman"/>
          <w:lang w:eastAsia="zh-CN"/>
        </w:rPr>
        <w:t xml:space="preserve">preprocessed using string functions where every element is split and vectorized as a python dictionary having key value pairs (character: count). </w:t>
      </w:r>
      <w:r w:rsidR="00642C56" w:rsidRPr="00D363EA">
        <w:rPr>
          <w:rFonts w:ascii="Times New Roman" w:hAnsi="Times New Roman"/>
          <w:lang w:eastAsia="zh-CN"/>
        </w:rPr>
        <w:t>Note that the cleaning step of the KNN diagram is grouped as preprocessing with the framework presented in figure</w:t>
      </w:r>
      <w:r w:rsidR="00974858">
        <w:rPr>
          <w:rFonts w:ascii="Times New Roman" w:hAnsi="Times New Roman"/>
          <w:lang w:eastAsia="zh-CN"/>
        </w:rPr>
        <w:t xml:space="preserve"> 2</w:t>
      </w:r>
      <w:r w:rsidR="00642C56" w:rsidRPr="00D363EA">
        <w:rPr>
          <w:rFonts w:ascii="Times New Roman" w:hAnsi="Times New Roman"/>
          <w:lang w:eastAsia="zh-CN"/>
        </w:rPr>
        <w:t xml:space="preserve">. </w:t>
      </w:r>
      <w:r w:rsidR="007B5CAE" w:rsidRPr="00D363EA">
        <w:rPr>
          <w:rFonts w:ascii="Times New Roman" w:hAnsi="Times New Roman"/>
          <w:lang w:eastAsia="zh-CN"/>
        </w:rPr>
        <w:t xml:space="preserve"> </w:t>
      </w:r>
      <w:r w:rsidRPr="00D363EA">
        <w:rPr>
          <w:rFonts w:ascii="Times New Roman" w:hAnsi="Times New Roman"/>
          <w:lang w:eastAsia="zh-CN"/>
        </w:rPr>
        <w:t xml:space="preserve">Afterwards, the </w:t>
      </w:r>
      <w:r w:rsidR="00974858">
        <w:rPr>
          <w:rFonts w:ascii="Times New Roman" w:hAnsi="Times New Roman"/>
          <w:lang w:eastAsia="zh-CN"/>
        </w:rPr>
        <w:t>P</w:t>
      </w:r>
      <w:r w:rsidRPr="00D363EA">
        <w:rPr>
          <w:rFonts w:ascii="Times New Roman" w:hAnsi="Times New Roman"/>
          <w:lang w:eastAsia="zh-CN"/>
        </w:rPr>
        <w:t>ython dictionaries values are transformed using the TF-IDF</w:t>
      </w:r>
      <w:r w:rsidR="00EC748C">
        <w:rPr>
          <w:rFonts w:ascii="Times New Roman" w:hAnsi="Times New Roman"/>
          <w:lang w:eastAsia="zh-CN"/>
        </w:rPr>
        <w:t xml:space="preserve"> algorithm</w:t>
      </w:r>
      <w:r w:rsidRPr="00D363EA">
        <w:rPr>
          <w:rFonts w:ascii="Times New Roman" w:hAnsi="Times New Roman"/>
          <w:lang w:eastAsia="zh-CN"/>
        </w:rPr>
        <w:t xml:space="preserve">. This is a key step, as the text representation is an important part of preprocessing </w:t>
      </w:r>
      <w:r w:rsidR="00974858">
        <w:rPr>
          <w:rFonts w:ascii="Times New Roman" w:hAnsi="Times New Roman"/>
          <w:lang w:eastAsia="zh-CN"/>
        </w:rPr>
        <w:fldChar w:fldCharType="begin"/>
      </w:r>
      <w:r w:rsidR="00974858">
        <w:rPr>
          <w:rFonts w:ascii="Times New Roman" w:hAnsi="Times New Roman"/>
          <w:lang w:eastAsia="zh-CN"/>
        </w:rPr>
        <w:instrText xml:space="preserve"> ADDIN ZOTERO_ITEM CSL_CITATION {"citationID":"DjVt0IOw","properties":{"formattedCitation":"[3]","plainCitation":"[3]","noteIndex":0},"citationItems":[{"id":799,"uris":["http://zotero.org/users/4952111/items/GQAFWRTJ"],"uri":["http://zotero.org/users/4952111/items/GQAFWRTJ"],"itemData":{"id":799,"type":"paper-conference","abstract":"In recent years, with the rapid development of Internet Technology, text data is growing rapidly every day. Users need to filter out the information they need from a large amount of text. Therefore, automatic text classification technology can help users find information. In order to address problems, such as ignoring contextual semantic links and different vocabulary importance in traditional text classification techniques, this paper presents a vector representation of feature words based on the deep learning tool Word2vec, and the weight of the feature words is calculated by the improved TF-IDF algorithm. By multiplying the weight of the word and the word vector, the vector representation of the word is realized. Finally, each text is represented by accumulating all the word vectors. Thus, text classification is carried out.","container-title":"2018 IEEE International Conference of Intelligent Robotic and Control Engineering (IRCE)","DOI":"10.1109/IRCE.2018.8492945","event":"2018 IEEE International Conference of Intelligent Robotic and Control Engineering (IRCE)","event-place":"Lanzhou","ISBN":"978-1-5386-7416-1","language":"en","page":"218-222","publisher":"IEEE","publisher-place":"Lanzhou","source":"DOI.org (Crossref)","title":"Research of Text Classification Based on Improved TF-IDF Algorithm","URL":"https://ieeexplore.ieee.org/document/8492945/","author":[{"family":"Liu","given":"Cai-zhi"},{"family":"Sheng","given":"Yan-xiu"},{"family":"Wei","given":"Zhi-qiang"},{"family":"Yang","given":"Yong-Quan"}],"accessed":{"date-parts":[["2020",12,1]]},"issued":{"date-parts":[["2018",8]]}}}],"schema":"https://github.com/citation-style-language/schema/raw/master/csl-citation.json"} </w:instrText>
      </w:r>
      <w:r w:rsidR="00974858">
        <w:rPr>
          <w:rFonts w:ascii="Times New Roman" w:hAnsi="Times New Roman"/>
          <w:lang w:eastAsia="zh-CN"/>
        </w:rPr>
        <w:fldChar w:fldCharType="separate"/>
      </w:r>
      <w:r w:rsidR="00974858" w:rsidRPr="00974858">
        <w:rPr>
          <w:rFonts w:ascii="Times New Roman" w:hAnsi="Times New Roman"/>
        </w:rPr>
        <w:t>[3]</w:t>
      </w:r>
      <w:r w:rsidR="00974858">
        <w:rPr>
          <w:rFonts w:ascii="Times New Roman" w:hAnsi="Times New Roman"/>
          <w:lang w:eastAsia="zh-CN"/>
        </w:rPr>
        <w:fldChar w:fldCharType="end"/>
      </w:r>
      <w:r w:rsidR="00974858">
        <w:rPr>
          <w:rFonts w:ascii="Times New Roman" w:hAnsi="Times New Roman"/>
          <w:lang w:eastAsia="zh-CN"/>
        </w:rPr>
        <w:t xml:space="preserve"> </w:t>
      </w:r>
      <w:r w:rsidR="00642C56" w:rsidRPr="00D363EA">
        <w:rPr>
          <w:rFonts w:ascii="Times New Roman" w:hAnsi="Times New Roman"/>
          <w:lang w:eastAsia="zh-CN"/>
        </w:rPr>
        <w:t xml:space="preserve">since the </w:t>
      </w:r>
      <w:r w:rsidR="004524F2" w:rsidRPr="00D363EA">
        <w:rPr>
          <w:rFonts w:ascii="Times New Roman" w:hAnsi="Times New Roman"/>
          <w:lang w:eastAsia="zh-CN"/>
        </w:rPr>
        <w:t>represented text</w:t>
      </w:r>
      <w:r w:rsidRPr="00D363EA">
        <w:rPr>
          <w:rFonts w:ascii="Times New Roman" w:hAnsi="Times New Roman"/>
          <w:lang w:eastAsia="zh-CN"/>
        </w:rPr>
        <w:t xml:space="preserve"> helps with discrimination power</w:t>
      </w:r>
      <w:r w:rsidR="004524F2" w:rsidRPr="00D363EA">
        <w:rPr>
          <w:rFonts w:ascii="Times New Roman" w:hAnsi="Times New Roman"/>
          <w:lang w:eastAsia="zh-CN"/>
        </w:rPr>
        <w:t xml:space="preserve">. Once the data is preprocess and transformed, the KNN algorithm is used to </w:t>
      </w:r>
      <w:r w:rsidR="002D7EF2" w:rsidRPr="00D363EA">
        <w:rPr>
          <w:rFonts w:ascii="Times New Roman" w:hAnsi="Times New Roman"/>
          <w:lang w:eastAsia="zh-CN"/>
        </w:rPr>
        <w:t>discover</w:t>
      </w:r>
      <w:r w:rsidR="004524F2" w:rsidRPr="00D363EA">
        <w:rPr>
          <w:rFonts w:ascii="Times New Roman" w:hAnsi="Times New Roman"/>
          <w:lang w:eastAsia="zh-CN"/>
        </w:rPr>
        <w:t xml:space="preserve"> and classify the similarity </w:t>
      </w:r>
      <w:r w:rsidR="007008C8" w:rsidRPr="00D363EA">
        <w:rPr>
          <w:rFonts w:ascii="Times New Roman" w:hAnsi="Times New Roman"/>
          <w:lang w:eastAsia="zh-CN"/>
        </w:rPr>
        <w:t xml:space="preserve">of the </w:t>
      </w:r>
      <w:r w:rsidR="004524F2" w:rsidRPr="00D363EA">
        <w:rPr>
          <w:rFonts w:ascii="Times New Roman" w:hAnsi="Times New Roman"/>
          <w:lang w:eastAsia="zh-CN"/>
        </w:rPr>
        <w:t xml:space="preserve">document vectors. </w:t>
      </w:r>
      <w:r w:rsidR="00920F87" w:rsidRPr="00D363EA">
        <w:rPr>
          <w:rFonts w:ascii="Times New Roman" w:hAnsi="Times New Roman"/>
        </w:rPr>
        <w:t xml:space="preserve">Figure </w:t>
      </w:r>
      <w:r w:rsidR="00974858">
        <w:rPr>
          <w:rFonts w:ascii="Times New Roman" w:hAnsi="Times New Roman"/>
        </w:rPr>
        <w:t>3</w:t>
      </w:r>
      <w:r w:rsidR="00920F87" w:rsidRPr="00D363EA">
        <w:rPr>
          <w:rFonts w:ascii="Times New Roman" w:hAnsi="Times New Roman"/>
        </w:rPr>
        <w:t xml:space="preserve"> below is a snipping python code used to vectorize the character elements of h1 tags. </w:t>
      </w:r>
    </w:p>
    <w:p w14:paraId="62438C25" w14:textId="77777777" w:rsidR="00920F87" w:rsidRPr="00D363EA" w:rsidRDefault="00920F87" w:rsidP="00920F87">
      <w:pPr>
        <w:keepNext/>
        <w:spacing w:line="480" w:lineRule="auto"/>
        <w:rPr>
          <w:rFonts w:ascii="Times New Roman" w:hAnsi="Times New Roman"/>
        </w:rPr>
      </w:pPr>
      <w:r w:rsidRPr="00D363EA">
        <w:rPr>
          <w:rFonts w:ascii="Times New Roman" w:hAnsi="Times New Roman"/>
          <w:noProof/>
        </w:rPr>
        <w:lastRenderedPageBreak/>
        <w:drawing>
          <wp:inline distT="0" distB="0" distL="0" distR="0" wp14:anchorId="62DC0907" wp14:editId="6E53B7B5">
            <wp:extent cx="2940804" cy="198208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972529" cy="2003464"/>
                    </a:xfrm>
                    <a:prstGeom prst="rect">
                      <a:avLst/>
                    </a:prstGeom>
                  </pic:spPr>
                </pic:pic>
              </a:graphicData>
            </a:graphic>
          </wp:inline>
        </w:drawing>
      </w:r>
    </w:p>
    <w:p w14:paraId="3EBDA71E" w14:textId="769FE3BC" w:rsidR="00920F87" w:rsidRPr="00920F87" w:rsidRDefault="00974858" w:rsidP="00920F87">
      <w:pPr>
        <w:pStyle w:val="Caption"/>
        <w:spacing w:line="480" w:lineRule="auto"/>
        <w:jc w:val="both"/>
        <w:rPr>
          <w:rFonts w:cs="Times New Roman"/>
          <w:b w:val="0"/>
          <w:bCs w:val="0"/>
        </w:rPr>
      </w:pPr>
      <w:r>
        <w:rPr>
          <w:rFonts w:cs="Times New Roman"/>
          <w:b w:val="0"/>
          <w:bCs w:val="0"/>
        </w:rPr>
        <w:t xml:space="preserve">Figure 3. </w:t>
      </w:r>
      <w:r w:rsidR="00920F87" w:rsidRPr="00D363EA">
        <w:rPr>
          <w:rFonts w:cs="Times New Roman"/>
          <w:b w:val="0"/>
          <w:bCs w:val="0"/>
        </w:rPr>
        <w:t xml:space="preserve">Website h1 Tag Character Vectorization </w:t>
      </w:r>
    </w:p>
    <w:p w14:paraId="108C1F21" w14:textId="7B4F312E" w:rsidR="00642C56" w:rsidRPr="00D363EA" w:rsidRDefault="00642C56" w:rsidP="00642C56">
      <w:pPr>
        <w:spacing w:line="480" w:lineRule="auto"/>
        <w:ind w:firstLine="0"/>
        <w:rPr>
          <w:rFonts w:ascii="Times New Roman" w:hAnsi="Times New Roman"/>
        </w:rPr>
      </w:pPr>
      <w:r w:rsidRPr="00D363EA">
        <w:rPr>
          <w:rFonts w:ascii="Times New Roman" w:hAnsi="Times New Roman"/>
        </w:rPr>
        <w:tab/>
      </w:r>
      <w:r w:rsidR="00920F87">
        <w:rPr>
          <w:rFonts w:ascii="Times New Roman" w:hAnsi="Times New Roman"/>
        </w:rPr>
        <w:t>F</w:t>
      </w:r>
      <w:r w:rsidRPr="00D363EA">
        <w:rPr>
          <w:rFonts w:ascii="Times New Roman" w:hAnsi="Times New Roman"/>
        </w:rPr>
        <w:t xml:space="preserve">igure </w:t>
      </w:r>
      <w:r w:rsidR="00974858">
        <w:rPr>
          <w:rFonts w:ascii="Times New Roman" w:hAnsi="Times New Roman"/>
        </w:rPr>
        <w:t>4</w:t>
      </w:r>
      <w:r w:rsidRPr="00D363EA">
        <w:rPr>
          <w:rFonts w:ascii="Times New Roman" w:hAnsi="Times New Roman"/>
        </w:rPr>
        <w:t xml:space="preserve"> illustrate</w:t>
      </w:r>
      <w:r w:rsidR="00920F87">
        <w:rPr>
          <w:rFonts w:ascii="Times New Roman" w:hAnsi="Times New Roman"/>
        </w:rPr>
        <w:t xml:space="preserve">s </w:t>
      </w:r>
      <w:r w:rsidRPr="00D363EA">
        <w:rPr>
          <w:rFonts w:ascii="Times New Roman" w:hAnsi="Times New Roman"/>
        </w:rPr>
        <w:t xml:space="preserve">an Andrews Curve that helps visualize the differences in the two web documents categories (malicious (1) vs benign (0)) analyzed for this project. The Andrews Curve is plotted after applying the TF-IDF algorithm. Each spike in the visual represents the respective character (feature) value of the document vectors. Figure </w:t>
      </w:r>
      <w:r w:rsidR="00974858">
        <w:rPr>
          <w:rFonts w:ascii="Times New Roman" w:hAnsi="Times New Roman"/>
        </w:rPr>
        <w:t>5</w:t>
      </w:r>
      <w:r w:rsidRPr="00D363EA">
        <w:rPr>
          <w:rFonts w:ascii="Times New Roman" w:hAnsi="Times New Roman"/>
        </w:rPr>
        <w:t xml:space="preserve"> demonstrates that the benign websites analyzed for this project have substantially higher character values compared to malicious websites. However, the small amounts of red suggest that there are character values with discriminant power. </w:t>
      </w:r>
    </w:p>
    <w:p w14:paraId="34A7BBC4" w14:textId="77777777" w:rsidR="00920F87" w:rsidRDefault="00642C56" w:rsidP="00920F87">
      <w:pPr>
        <w:keepNext/>
        <w:spacing w:line="480" w:lineRule="auto"/>
        <w:ind w:firstLine="0"/>
        <w:rPr>
          <w:rFonts w:ascii="Times New Roman" w:hAnsi="Times New Roman"/>
          <w:b/>
          <w:bCs/>
        </w:rPr>
      </w:pPr>
      <w:r w:rsidRPr="00D363EA">
        <w:rPr>
          <w:noProof/>
        </w:rPr>
        <w:lastRenderedPageBreak/>
        <w:drawing>
          <wp:inline distT="0" distB="0" distL="0" distR="0" wp14:anchorId="056329D0" wp14:editId="4847C46A">
            <wp:extent cx="3261994" cy="2149522"/>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80786" cy="2161905"/>
                    </a:xfrm>
                    <a:prstGeom prst="rect">
                      <a:avLst/>
                    </a:prstGeom>
                  </pic:spPr>
                </pic:pic>
              </a:graphicData>
            </a:graphic>
          </wp:inline>
        </w:drawing>
      </w:r>
    </w:p>
    <w:p w14:paraId="109A61A2" w14:textId="7CF52961" w:rsidR="007D0AE1" w:rsidRPr="00920F87" w:rsidRDefault="00974858" w:rsidP="00920F87">
      <w:pPr>
        <w:keepNext/>
        <w:spacing w:line="480" w:lineRule="auto"/>
        <w:ind w:firstLine="0"/>
        <w:rPr>
          <w:rFonts w:ascii="Times New Roman" w:hAnsi="Times New Roman"/>
          <w:b/>
          <w:bCs/>
        </w:rPr>
      </w:pPr>
      <w:r>
        <w:rPr>
          <w:rFonts w:ascii="Times New Roman" w:hAnsi="Times New Roman"/>
        </w:rPr>
        <w:t xml:space="preserve">Figure 4. </w:t>
      </w:r>
      <w:r w:rsidR="006906AB">
        <w:rPr>
          <w:rFonts w:ascii="Times New Roman" w:hAnsi="Times New Roman"/>
        </w:rPr>
        <w:t xml:space="preserve">Document </w:t>
      </w:r>
      <w:r w:rsidR="00642C56" w:rsidRPr="00920F87">
        <w:rPr>
          <w:rFonts w:ascii="Times New Roman" w:hAnsi="Times New Roman"/>
        </w:rPr>
        <w:t>Character Vector Visualization Malicious vs Benign</w:t>
      </w:r>
    </w:p>
    <w:p w14:paraId="62A32F07" w14:textId="2909A307" w:rsidR="007B5CAE" w:rsidRPr="00D363EA" w:rsidRDefault="00D363EA" w:rsidP="0041713C">
      <w:pPr>
        <w:spacing w:line="480" w:lineRule="auto"/>
        <w:rPr>
          <w:rFonts w:ascii="Times New Roman" w:hAnsi="Times New Roman"/>
        </w:rPr>
      </w:pPr>
      <w:r>
        <w:rPr>
          <w:rFonts w:ascii="Times New Roman" w:hAnsi="Times New Roman"/>
        </w:rPr>
        <w:t>The TF-IDF</w:t>
      </w:r>
      <w:r w:rsidR="0041713C">
        <w:rPr>
          <w:rFonts w:ascii="Times New Roman" w:hAnsi="Times New Roman"/>
        </w:rPr>
        <w:t xml:space="preserve"> algorithm</w:t>
      </w:r>
      <w:r>
        <w:rPr>
          <w:rFonts w:ascii="Times New Roman" w:hAnsi="Times New Roman"/>
        </w:rPr>
        <w:t xml:space="preserve"> typically is used to tokenize words for text classification for semantic analysis and natural language processing </w:t>
      </w:r>
      <w:r w:rsidR="00974858">
        <w:rPr>
          <w:rFonts w:ascii="Times New Roman" w:hAnsi="Times New Roman"/>
        </w:rPr>
        <w:fldChar w:fldCharType="begin"/>
      </w:r>
      <w:r w:rsidR="00974858">
        <w:rPr>
          <w:rFonts w:ascii="Times New Roman" w:hAnsi="Times New Roman"/>
        </w:rPr>
        <w:instrText xml:space="preserve"> ADDIN ZOTERO_ITEM CSL_CITATION {"citationID":"cHHbriyQ","properties":{"formattedCitation":"[11]","plainCitation":"[11]","noteIndex":0},"citationItems":[{"id":795,"uris":["http://zotero.org/users/4952111/items/36ANRZQM"],"uri":["http://zotero.org/users/4952111/items/36ANRZQM"],"itemData":{"id":795,"type":"article-journal","abstract":"Text Mining has become an important research area. Text Mining is the discovery by computer of new, previously unknown information, by automatically extracting information from different written resources. In this paper, a Survey of Text Mining techniques and applications have been s presented.","container-title":"Journal of Emerging Technologies in Web Intelligence","DOI":"10.4304/jetwi.1.1.60-76","ISSN":"1798-0461","issue":"1","journalAbbreviation":"JETWI","language":"en","page":"60-76","source":"DOI.org (Crossref)","title":"A Survey of Text Mining Techniques and Applications","volume":"1","author":[{"family":"Gupta","given":"Vishal"},{"family":"Lehal","given":"Gurpreet S."}],"issued":{"date-parts":[["2009",8,1]]}}}],"schema":"https://github.com/citation-style-language/schema/raw/master/csl-citation.json"} </w:instrText>
      </w:r>
      <w:r w:rsidR="00974858">
        <w:rPr>
          <w:rFonts w:ascii="Times New Roman" w:hAnsi="Times New Roman"/>
        </w:rPr>
        <w:fldChar w:fldCharType="separate"/>
      </w:r>
      <w:r w:rsidR="00974858" w:rsidRPr="00974858">
        <w:rPr>
          <w:rFonts w:ascii="Times New Roman" w:hAnsi="Times New Roman"/>
        </w:rPr>
        <w:t>[11]</w:t>
      </w:r>
      <w:r w:rsidR="00974858">
        <w:rPr>
          <w:rFonts w:ascii="Times New Roman" w:hAnsi="Times New Roman"/>
        </w:rPr>
        <w:fldChar w:fldCharType="end"/>
      </w:r>
      <w:r>
        <w:rPr>
          <w:rFonts w:ascii="Times New Roman" w:hAnsi="Times New Roman"/>
        </w:rPr>
        <w:t>; however, this project extends the TF-IDF to analyze character values for threat analysis</w:t>
      </w:r>
      <w:r w:rsidR="007B5CAE" w:rsidRPr="00D363EA">
        <w:rPr>
          <w:rFonts w:ascii="Times New Roman" w:hAnsi="Times New Roman"/>
        </w:rPr>
        <w:t>.</w:t>
      </w:r>
      <w:r>
        <w:rPr>
          <w:rFonts w:ascii="Times New Roman" w:hAnsi="Times New Roman"/>
        </w:rPr>
        <w:t xml:space="preserve"> Referenced links, for example, may be the source of malware and may be triggered by a state change. </w:t>
      </w:r>
      <w:r w:rsidR="00DC65FC">
        <w:rPr>
          <w:rFonts w:ascii="Times New Roman" w:hAnsi="Times New Roman"/>
        </w:rPr>
        <w:t>This noted, a</w:t>
      </w:r>
      <w:r>
        <w:rPr>
          <w:rFonts w:ascii="Times New Roman" w:hAnsi="Times New Roman"/>
        </w:rPr>
        <w:t>nalyzing individual characters may be more useful in terms of threat</w:t>
      </w:r>
      <w:r w:rsidR="0041713C">
        <w:rPr>
          <w:rFonts w:ascii="Times New Roman" w:hAnsi="Times New Roman"/>
        </w:rPr>
        <w:t xml:space="preserve"> analysis</w:t>
      </w:r>
      <w:r w:rsidR="00DC65FC">
        <w:rPr>
          <w:rFonts w:ascii="Times New Roman" w:hAnsi="Times New Roman"/>
        </w:rPr>
        <w:t xml:space="preserve"> instead of content</w:t>
      </w:r>
      <w:r w:rsidR="0041713C">
        <w:rPr>
          <w:rFonts w:ascii="Times New Roman" w:hAnsi="Times New Roman"/>
        </w:rPr>
        <w:t xml:space="preserve"> analysis</w:t>
      </w:r>
      <w:r>
        <w:rPr>
          <w:rFonts w:ascii="Times New Roman" w:hAnsi="Times New Roman"/>
        </w:rPr>
        <w:t>. Analyzing contents of the semantic web may be useful for finding and indexing relevant content for users which involve</w:t>
      </w:r>
      <w:r w:rsidR="0041713C">
        <w:rPr>
          <w:rFonts w:ascii="Times New Roman" w:hAnsi="Times New Roman"/>
        </w:rPr>
        <w:t>s</w:t>
      </w:r>
      <w:r>
        <w:rPr>
          <w:rFonts w:ascii="Times New Roman" w:hAnsi="Times New Roman"/>
        </w:rPr>
        <w:t xml:space="preserve"> the text of the website rather than character</w:t>
      </w:r>
      <w:r w:rsidR="0041713C">
        <w:rPr>
          <w:rFonts w:ascii="Times New Roman" w:hAnsi="Times New Roman"/>
        </w:rPr>
        <w:t xml:space="preserve"> values</w:t>
      </w:r>
      <w:r w:rsidR="00DC65FC">
        <w:rPr>
          <w:rFonts w:ascii="Times New Roman" w:hAnsi="Times New Roman"/>
        </w:rPr>
        <w:t xml:space="preserve">. </w:t>
      </w:r>
      <w:r w:rsidR="00EC748C">
        <w:rPr>
          <w:rFonts w:ascii="Times New Roman" w:hAnsi="Times New Roman"/>
        </w:rPr>
        <w:t>Some c</w:t>
      </w:r>
      <w:r w:rsidR="00DC65FC">
        <w:rPr>
          <w:rFonts w:ascii="Times New Roman" w:hAnsi="Times New Roman"/>
        </w:rPr>
        <w:t xml:space="preserve">haracters involved in the makeup of the source code of the website </w:t>
      </w:r>
      <w:r w:rsidR="00EC748C">
        <w:rPr>
          <w:rFonts w:ascii="Times New Roman" w:hAnsi="Times New Roman"/>
        </w:rPr>
        <w:t>may not be</w:t>
      </w:r>
      <w:r w:rsidR="00DC65FC">
        <w:rPr>
          <w:rFonts w:ascii="Times New Roman" w:hAnsi="Times New Roman"/>
        </w:rPr>
        <w:t xml:space="preserve"> visible to the user, but the character elements that can possibly trigger malicious state changes is likely more relevant for current, dynamic threat detection. For this reason, the TF-IDF algorithm was modified to add weight to discriminant characters, rather than words (see source code). </w:t>
      </w:r>
    </w:p>
    <w:p w14:paraId="0D51C027" w14:textId="1122F897" w:rsidR="00CA0328" w:rsidRPr="00D363EA" w:rsidRDefault="00CA0328" w:rsidP="00642C56">
      <w:pPr>
        <w:pStyle w:val="Heading1"/>
        <w:spacing w:line="480" w:lineRule="auto"/>
        <w:rPr>
          <w:rFonts w:ascii="Times New Roman" w:hAnsi="Times New Roman"/>
        </w:rPr>
      </w:pPr>
      <w:r w:rsidRPr="00D363EA">
        <w:rPr>
          <w:rFonts w:ascii="Times New Roman" w:hAnsi="Times New Roman"/>
        </w:rPr>
        <w:t>Experimental setup</w:t>
      </w:r>
    </w:p>
    <w:p w14:paraId="6A51D1C5" w14:textId="668CDDD4" w:rsidR="00924C8B" w:rsidRPr="00D363EA" w:rsidRDefault="008F48E5" w:rsidP="00642C56">
      <w:pPr>
        <w:spacing w:line="480" w:lineRule="auto"/>
        <w:ind w:firstLine="360"/>
        <w:rPr>
          <w:rFonts w:ascii="Times New Roman" w:hAnsi="Times New Roman"/>
        </w:rPr>
      </w:pPr>
      <w:r w:rsidRPr="00D363EA">
        <w:rPr>
          <w:rFonts w:ascii="Times New Roman" w:hAnsi="Times New Roman"/>
        </w:rPr>
        <w:t>Scrapy is a Python web scraping library used to develop user defined web crawlers (called spiders with the scrapy documentation</w:t>
      </w:r>
      <w:r w:rsidR="00974858">
        <w:rPr>
          <w:rFonts w:ascii="Times New Roman" w:hAnsi="Times New Roman"/>
        </w:rPr>
        <w:t xml:space="preserve"> </w:t>
      </w:r>
      <w:r w:rsidR="001C22A9">
        <w:rPr>
          <w:rFonts w:ascii="Times New Roman" w:hAnsi="Times New Roman"/>
        </w:rPr>
        <w:fldChar w:fldCharType="begin"/>
      </w:r>
      <w:r w:rsidR="00407847">
        <w:rPr>
          <w:rFonts w:ascii="Times New Roman" w:hAnsi="Times New Roman"/>
        </w:rPr>
        <w:instrText xml:space="preserve"> ADDIN ZOTERO_ITEM CSL_CITATION {"citationID":"OhUnI5n8","properties":{"formattedCitation":"[12]","plainCitation":"[12]","noteIndex":0},"citationItems":[{"id":815,"uris":["http://zotero.org/users/4952111/items/37E6CHR2"],"uri":["http://zotero.org/users/4952111/items/37E6CHR2"],"itemData":{"id":815,"type":"article-journal","language":"en","source":"Zotero","title":"Scrapy Documentation","author":[{"family":"Scrapy developers","given":""}],"issued":{"date-parts":[["2020",9,21]]}}}],"schema":"https://github.com/citation-style-language/schema/raw/master/csl-citation.json"} </w:instrText>
      </w:r>
      <w:r w:rsidR="001C22A9">
        <w:rPr>
          <w:rFonts w:ascii="Times New Roman" w:hAnsi="Times New Roman"/>
        </w:rPr>
        <w:fldChar w:fldCharType="separate"/>
      </w:r>
      <w:r w:rsidR="001C22A9" w:rsidRPr="001C22A9">
        <w:rPr>
          <w:rFonts w:ascii="Times New Roman" w:hAnsi="Times New Roman"/>
        </w:rPr>
        <w:t>[12]</w:t>
      </w:r>
      <w:r w:rsidR="001C22A9">
        <w:rPr>
          <w:rFonts w:ascii="Times New Roman" w:hAnsi="Times New Roman"/>
        </w:rPr>
        <w:fldChar w:fldCharType="end"/>
      </w:r>
      <w:r w:rsidRPr="00D363EA">
        <w:rPr>
          <w:rFonts w:ascii="Times New Roman" w:hAnsi="Times New Roman"/>
        </w:rPr>
        <w:t xml:space="preserve">) that request and parse website downloads that can be </w:t>
      </w:r>
      <w:r w:rsidRPr="00D363EA">
        <w:rPr>
          <w:rFonts w:ascii="Times New Roman" w:hAnsi="Times New Roman"/>
        </w:rPr>
        <w:lastRenderedPageBreak/>
        <w:t>analyzed both statically and dynamically. The user defined crawler</w:t>
      </w:r>
      <w:r w:rsidR="007A79EE" w:rsidRPr="00D363EA">
        <w:rPr>
          <w:rFonts w:ascii="Times New Roman" w:hAnsi="Times New Roman"/>
        </w:rPr>
        <w:t>s</w:t>
      </w:r>
      <w:r w:rsidRPr="00D363EA">
        <w:rPr>
          <w:rFonts w:ascii="Times New Roman" w:hAnsi="Times New Roman"/>
        </w:rPr>
        <w:t xml:space="preserve"> (spiders) retrieve h1 tags from </w:t>
      </w:r>
      <w:r w:rsidR="007A79EE" w:rsidRPr="00D363EA">
        <w:rPr>
          <w:rFonts w:ascii="Times New Roman" w:hAnsi="Times New Roman"/>
        </w:rPr>
        <w:t xml:space="preserve">about 500 </w:t>
      </w:r>
      <w:r w:rsidRPr="00D363EA">
        <w:rPr>
          <w:rFonts w:ascii="Times New Roman" w:hAnsi="Times New Roman"/>
        </w:rPr>
        <w:t>malicious IP address provided from a black</w:t>
      </w:r>
      <w:r w:rsidR="007A79EE" w:rsidRPr="00D363EA">
        <w:rPr>
          <w:rFonts w:ascii="Times New Roman" w:hAnsi="Times New Roman"/>
        </w:rPr>
        <w:t xml:space="preserve">list (malewaredomainlist.com Host List – Active) as well as the top 500 benign websites. </w:t>
      </w:r>
      <w:r w:rsidRPr="00D363EA">
        <w:rPr>
          <w:rFonts w:ascii="Times New Roman" w:hAnsi="Times New Roman"/>
        </w:rPr>
        <w:t xml:space="preserve"> Available list of recent and active IP addresses that have been identified as being malicious </w:t>
      </w:r>
      <w:r w:rsidR="00FF0EC8" w:rsidRPr="00D363EA">
        <w:rPr>
          <w:rFonts w:ascii="Times New Roman" w:hAnsi="Times New Roman"/>
        </w:rPr>
        <w:t xml:space="preserve">and the benign websites </w:t>
      </w:r>
      <w:r w:rsidR="00EC748C">
        <w:rPr>
          <w:rFonts w:ascii="Times New Roman" w:hAnsi="Times New Roman"/>
        </w:rPr>
        <w:t>are</w:t>
      </w:r>
      <w:r w:rsidRPr="00D363EA">
        <w:rPr>
          <w:rFonts w:ascii="Times New Roman" w:hAnsi="Times New Roman"/>
        </w:rPr>
        <w:t xml:space="preserve"> scraped through a Linux virtual machine provided by Oracle Virtual Box. </w:t>
      </w:r>
      <w:proofErr w:type="spellStart"/>
      <w:r w:rsidRPr="00D363EA">
        <w:rPr>
          <w:rFonts w:ascii="Times New Roman" w:hAnsi="Times New Roman"/>
        </w:rPr>
        <w:t>Venv</w:t>
      </w:r>
      <w:proofErr w:type="spellEnd"/>
      <w:r w:rsidRPr="00D363EA">
        <w:rPr>
          <w:rFonts w:ascii="Times New Roman" w:hAnsi="Times New Roman"/>
        </w:rPr>
        <w:t xml:space="preserve"> is a Python library which also provides a virtual environment that </w:t>
      </w:r>
      <w:r w:rsidR="00443DB2" w:rsidRPr="00D363EA">
        <w:rPr>
          <w:rFonts w:ascii="Times New Roman" w:hAnsi="Times New Roman"/>
        </w:rPr>
        <w:t>is</w:t>
      </w:r>
      <w:r w:rsidRPr="00D363EA">
        <w:rPr>
          <w:rFonts w:ascii="Times New Roman" w:hAnsi="Times New Roman"/>
        </w:rPr>
        <w:t xml:space="preserve"> used to store program files as an extra layer of security.</w:t>
      </w:r>
      <w:r w:rsidR="00924C8B" w:rsidRPr="00D363EA">
        <w:rPr>
          <w:rFonts w:ascii="Times New Roman" w:hAnsi="Times New Roman"/>
        </w:rPr>
        <w:t xml:space="preserve"> Figure </w:t>
      </w:r>
      <w:r w:rsidR="001C22A9">
        <w:rPr>
          <w:rFonts w:ascii="Times New Roman" w:hAnsi="Times New Roman"/>
        </w:rPr>
        <w:t>5</w:t>
      </w:r>
      <w:r w:rsidR="00924C8B" w:rsidRPr="00D363EA">
        <w:rPr>
          <w:rFonts w:ascii="Times New Roman" w:hAnsi="Times New Roman"/>
        </w:rPr>
        <w:t xml:space="preserve"> below is the user-defined crawler created to scrape the malicious websites domains provided from malewarehostlist.com. </w:t>
      </w:r>
      <w:r w:rsidR="0083180D" w:rsidRPr="00D363EA">
        <w:rPr>
          <w:rFonts w:ascii="Times New Roman" w:hAnsi="Times New Roman"/>
        </w:rPr>
        <w:t>A</w:t>
      </w:r>
      <w:r w:rsidR="00EB2BF7" w:rsidRPr="00D363EA">
        <w:rPr>
          <w:rFonts w:ascii="Times New Roman" w:hAnsi="Times New Roman"/>
        </w:rPr>
        <w:t xml:space="preserve"> separate</w:t>
      </w:r>
      <w:r w:rsidR="0083180D" w:rsidRPr="00D363EA">
        <w:rPr>
          <w:rFonts w:ascii="Times New Roman" w:hAnsi="Times New Roman"/>
        </w:rPr>
        <w:t xml:space="preserve"> spider is created for the benign domains. </w:t>
      </w:r>
    </w:p>
    <w:p w14:paraId="48F7C8A7" w14:textId="77777777" w:rsidR="009761C9" w:rsidRPr="00D363EA" w:rsidRDefault="009761C9" w:rsidP="00642C56">
      <w:pPr>
        <w:keepNext/>
        <w:spacing w:line="480" w:lineRule="auto"/>
        <w:rPr>
          <w:rFonts w:ascii="Times New Roman" w:hAnsi="Times New Roman"/>
        </w:rPr>
      </w:pPr>
      <w:r w:rsidRPr="00D363EA">
        <w:rPr>
          <w:rFonts w:ascii="Times New Roman" w:hAnsi="Times New Roman"/>
          <w:noProof/>
        </w:rPr>
        <w:drawing>
          <wp:inline distT="0" distB="0" distL="0" distR="0" wp14:anchorId="0598FB04" wp14:editId="1DBCAF53">
            <wp:extent cx="2975212" cy="26697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82845" cy="2676642"/>
                    </a:xfrm>
                    <a:prstGeom prst="rect">
                      <a:avLst/>
                    </a:prstGeom>
                  </pic:spPr>
                </pic:pic>
              </a:graphicData>
            </a:graphic>
          </wp:inline>
        </w:drawing>
      </w:r>
    </w:p>
    <w:p w14:paraId="266D7985" w14:textId="72091CD6" w:rsidR="009761C9" w:rsidRPr="00D363EA" w:rsidRDefault="001C22A9" w:rsidP="00642C56">
      <w:pPr>
        <w:pStyle w:val="Caption"/>
        <w:spacing w:line="480" w:lineRule="auto"/>
        <w:jc w:val="both"/>
        <w:rPr>
          <w:rFonts w:cs="Times New Roman"/>
          <w:b w:val="0"/>
          <w:bCs w:val="0"/>
        </w:rPr>
      </w:pPr>
      <w:r>
        <w:rPr>
          <w:rFonts w:cs="Times New Roman"/>
          <w:b w:val="0"/>
          <w:bCs w:val="0"/>
        </w:rPr>
        <w:t xml:space="preserve">Figure 5. </w:t>
      </w:r>
      <w:r w:rsidR="00924C8B" w:rsidRPr="00D363EA">
        <w:rPr>
          <w:rFonts w:cs="Times New Roman"/>
          <w:b w:val="0"/>
          <w:bCs w:val="0"/>
        </w:rPr>
        <w:t xml:space="preserve">Malicious Web </w:t>
      </w:r>
      <w:r w:rsidR="009761C9" w:rsidRPr="00D363EA">
        <w:rPr>
          <w:rFonts w:cs="Times New Roman"/>
          <w:b w:val="0"/>
          <w:bCs w:val="0"/>
        </w:rPr>
        <w:t xml:space="preserve">Crawler Used for this Project </w:t>
      </w:r>
    </w:p>
    <w:p w14:paraId="6D87D992" w14:textId="45E824CE" w:rsidR="003736CC" w:rsidRPr="00D363EA" w:rsidRDefault="003736CC" w:rsidP="00642C56">
      <w:pPr>
        <w:spacing w:line="480" w:lineRule="auto"/>
        <w:rPr>
          <w:rFonts w:ascii="Times New Roman" w:hAnsi="Times New Roman"/>
        </w:rPr>
      </w:pPr>
      <w:r w:rsidRPr="00D363EA">
        <w:rPr>
          <w:rFonts w:ascii="Times New Roman" w:hAnsi="Times New Roman"/>
        </w:rPr>
        <w:t>For a better understanding of the Scrapy framework, figure</w:t>
      </w:r>
      <w:r w:rsidR="001C22A9">
        <w:rPr>
          <w:rFonts w:ascii="Times New Roman" w:hAnsi="Times New Roman"/>
        </w:rPr>
        <w:t xml:space="preserve"> 6</w:t>
      </w:r>
      <w:r w:rsidRPr="00D363EA">
        <w:rPr>
          <w:rFonts w:ascii="Times New Roman" w:hAnsi="Times New Roman"/>
        </w:rPr>
        <w:t xml:space="preserve"> provides a visual depiction of the framework. This image can be found in the documentations at scrapy.org. This project focuses primarily on the user defined spiders (1) which requests currently only h1 tags from downloaded documents from the Internet. Each spider has a user-agent that requests documents from a domain server with a proxy address. </w:t>
      </w:r>
      <w:r w:rsidR="001B2874">
        <w:rPr>
          <w:rFonts w:ascii="Times New Roman" w:hAnsi="Times New Roman"/>
        </w:rPr>
        <w:t>For ethical purposes, the robots.txt file is set to obey</w:t>
      </w:r>
      <w:r w:rsidR="00053736">
        <w:rPr>
          <w:rFonts w:ascii="Times New Roman" w:hAnsi="Times New Roman"/>
        </w:rPr>
        <w:t xml:space="preserve"> to avoid any </w:t>
      </w:r>
      <w:r w:rsidR="00053736">
        <w:rPr>
          <w:rFonts w:ascii="Times New Roman" w:hAnsi="Times New Roman"/>
        </w:rPr>
        <w:lastRenderedPageBreak/>
        <w:t>potential legal conflicts</w:t>
      </w:r>
      <w:r w:rsidR="001B2874">
        <w:rPr>
          <w:rFonts w:ascii="Times New Roman" w:hAnsi="Times New Roman"/>
        </w:rPr>
        <w:t xml:space="preserve">. The robots.txt configuration may be changed to false, if desired. </w:t>
      </w:r>
      <w:r w:rsidRPr="00D363EA">
        <w:rPr>
          <w:rFonts w:ascii="Times New Roman" w:hAnsi="Times New Roman"/>
        </w:rPr>
        <w:t>There are other benefits to this framework, such as middleware</w:t>
      </w:r>
      <w:r w:rsidR="007B5CAE" w:rsidRPr="00D363EA">
        <w:rPr>
          <w:rFonts w:ascii="Times New Roman" w:hAnsi="Times New Roman"/>
        </w:rPr>
        <w:t xml:space="preserve"> and data pipelining and will be discussed in the limitation and further </w:t>
      </w:r>
      <w:r w:rsidR="001C22A9">
        <w:rPr>
          <w:rFonts w:ascii="Times New Roman" w:hAnsi="Times New Roman"/>
        </w:rPr>
        <w:t>work</w:t>
      </w:r>
      <w:r w:rsidR="007B5CAE" w:rsidRPr="00D363EA">
        <w:rPr>
          <w:rFonts w:ascii="Times New Roman" w:hAnsi="Times New Roman"/>
        </w:rPr>
        <w:t xml:space="preserve"> section. </w:t>
      </w:r>
    </w:p>
    <w:p w14:paraId="7B18C7A6" w14:textId="77777777" w:rsidR="00920F87" w:rsidRDefault="003736CC" w:rsidP="00920F87">
      <w:pPr>
        <w:keepNext/>
        <w:spacing w:line="480" w:lineRule="auto"/>
      </w:pPr>
      <w:r w:rsidRPr="00D363EA">
        <w:rPr>
          <w:rFonts w:ascii="Times New Roman" w:hAnsi="Times New Roman"/>
          <w:noProof/>
        </w:rPr>
        <w:drawing>
          <wp:inline distT="0" distB="0" distL="0" distR="0" wp14:anchorId="541BD7CF" wp14:editId="18C16B8A">
            <wp:extent cx="3807678" cy="2230502"/>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38273" cy="2248424"/>
                    </a:xfrm>
                    <a:prstGeom prst="rect">
                      <a:avLst/>
                    </a:prstGeom>
                  </pic:spPr>
                </pic:pic>
              </a:graphicData>
            </a:graphic>
          </wp:inline>
        </w:drawing>
      </w:r>
    </w:p>
    <w:p w14:paraId="50A6BDBE" w14:textId="27F1A82F" w:rsidR="00920F87" w:rsidRPr="004C1E6D" w:rsidRDefault="001C22A9" w:rsidP="004C1E6D">
      <w:pPr>
        <w:pStyle w:val="Caption"/>
        <w:ind w:firstLine="0"/>
        <w:jc w:val="both"/>
        <w:rPr>
          <w:rFonts w:cs="Times New Roman"/>
          <w:b w:val="0"/>
          <w:bCs w:val="0"/>
        </w:rPr>
      </w:pPr>
      <w:r>
        <w:rPr>
          <w:b w:val="0"/>
          <w:bCs w:val="0"/>
        </w:rPr>
        <w:t xml:space="preserve">Figure 6. </w:t>
      </w:r>
      <w:r w:rsidR="00920F87" w:rsidRPr="00920F87">
        <w:rPr>
          <w:b w:val="0"/>
          <w:bCs w:val="0"/>
        </w:rPr>
        <w:t xml:space="preserve">Scrapy Framework </w:t>
      </w:r>
      <w:r w:rsidRPr="001C22A9">
        <w:rPr>
          <w:b w:val="0"/>
          <w:bCs w:val="0"/>
        </w:rPr>
        <w:fldChar w:fldCharType="begin"/>
      </w:r>
      <w:r w:rsidR="00407847">
        <w:rPr>
          <w:b w:val="0"/>
          <w:bCs w:val="0"/>
        </w:rPr>
        <w:instrText xml:space="preserve"> ADDIN ZOTERO_ITEM CSL_CITATION {"citationID":"TulisrUo","properties":{"formattedCitation":"[12]","plainCitation":"[12]","noteIndex":0},"citationItems":[{"id":815,"uris":["http://zotero.org/users/4952111/items/37E6CHR2"],"uri":["http://zotero.org/users/4952111/items/37E6CHR2"],"itemData":{"id":815,"type":"article-journal","language":"en","source":"Zotero","title":"Scrapy Documentation","author":[{"family":"Scrapy developers","given":""}],"issued":{"date-parts":[["2020",9,21]]}}}],"schema":"https://github.com/citation-style-language/schema/raw/master/csl-citation.json"} </w:instrText>
      </w:r>
      <w:r w:rsidRPr="001C22A9">
        <w:rPr>
          <w:b w:val="0"/>
          <w:bCs w:val="0"/>
        </w:rPr>
        <w:fldChar w:fldCharType="separate"/>
      </w:r>
      <w:r w:rsidRPr="001C22A9">
        <w:rPr>
          <w:rFonts w:cs="Times New Roman"/>
          <w:b w:val="0"/>
          <w:bCs w:val="0"/>
        </w:rPr>
        <w:t>[12]</w:t>
      </w:r>
      <w:r w:rsidRPr="001C22A9">
        <w:rPr>
          <w:b w:val="0"/>
          <w:bCs w:val="0"/>
        </w:rPr>
        <w:fldChar w:fldCharType="end"/>
      </w:r>
    </w:p>
    <w:p w14:paraId="24266882" w14:textId="6CF2D5C1" w:rsidR="00C04F98" w:rsidRDefault="00C04F98" w:rsidP="00920F87">
      <w:pPr>
        <w:spacing w:line="480" w:lineRule="auto"/>
        <w:rPr>
          <w:rFonts w:ascii="Times New Roman" w:hAnsi="Times New Roman"/>
        </w:rPr>
      </w:pPr>
      <w:r w:rsidRPr="00D363EA">
        <w:rPr>
          <w:rFonts w:ascii="Times New Roman" w:hAnsi="Times New Roman"/>
        </w:rPr>
        <w:t>The evaluation metrics for determining success and failure are the following: accuracy, true positive</w:t>
      </w:r>
      <w:r w:rsidR="0041713C">
        <w:rPr>
          <w:rFonts w:ascii="Times New Roman" w:hAnsi="Times New Roman"/>
        </w:rPr>
        <w:t xml:space="preserve"> rate</w:t>
      </w:r>
      <w:r w:rsidRPr="00D363EA">
        <w:rPr>
          <w:rFonts w:ascii="Times New Roman" w:hAnsi="Times New Roman"/>
        </w:rPr>
        <w:t xml:space="preserve">, </w:t>
      </w:r>
      <w:r w:rsidR="0041713C">
        <w:rPr>
          <w:rFonts w:ascii="Times New Roman" w:hAnsi="Times New Roman"/>
        </w:rPr>
        <w:t>specificity, false positive rate,</w:t>
      </w:r>
      <w:r w:rsidRPr="00D363EA">
        <w:rPr>
          <w:rFonts w:ascii="Times New Roman" w:hAnsi="Times New Roman"/>
        </w:rPr>
        <w:t xml:space="preserve"> false negatives, precision, and recall</w:t>
      </w:r>
      <w:r w:rsidR="0041713C">
        <w:rPr>
          <w:rFonts w:ascii="Times New Roman" w:hAnsi="Times New Roman"/>
        </w:rPr>
        <w:t>. Additionally, c</w:t>
      </w:r>
      <w:r w:rsidRPr="0041713C">
        <w:rPr>
          <w:rFonts w:ascii="Times New Roman" w:hAnsi="Times New Roman"/>
        </w:rPr>
        <w:t>ross-validation</w:t>
      </w:r>
      <w:r w:rsidR="0041713C">
        <w:rPr>
          <w:rFonts w:ascii="Times New Roman" w:hAnsi="Times New Roman"/>
        </w:rPr>
        <w:t xml:space="preserve"> is used where the results of the evaluations are the aggregate means. The evaluation metrics are executed through a nested for-loop with increments in the seed and number of neighbors to tune the parameters for better results. </w:t>
      </w:r>
      <w:r w:rsidR="00A667AF">
        <w:rPr>
          <w:rFonts w:ascii="Times New Roman" w:hAnsi="Times New Roman"/>
        </w:rPr>
        <w:t>Figure</w:t>
      </w:r>
      <w:r w:rsidR="001C22A9">
        <w:rPr>
          <w:rFonts w:ascii="Times New Roman" w:hAnsi="Times New Roman"/>
        </w:rPr>
        <w:t xml:space="preserve"> 7</w:t>
      </w:r>
      <w:r w:rsidR="00A667AF">
        <w:rPr>
          <w:rFonts w:ascii="Times New Roman" w:hAnsi="Times New Roman"/>
        </w:rPr>
        <w:t xml:space="preserve"> is a snipping of the python code used for the evaluation metrics. </w:t>
      </w:r>
    </w:p>
    <w:p w14:paraId="33004E3C" w14:textId="77777777" w:rsidR="00A667AF" w:rsidRPr="00D363EA" w:rsidRDefault="00A667AF" w:rsidP="00A667AF">
      <w:pPr>
        <w:keepNext/>
        <w:spacing w:line="480" w:lineRule="auto"/>
        <w:jc w:val="left"/>
        <w:rPr>
          <w:rFonts w:ascii="Times New Roman" w:hAnsi="Times New Roman"/>
        </w:rPr>
      </w:pPr>
      <w:r w:rsidRPr="00D363EA">
        <w:rPr>
          <w:rFonts w:ascii="Times New Roman" w:hAnsi="Times New Roman"/>
          <w:noProof/>
        </w:rPr>
        <w:drawing>
          <wp:inline distT="0" distB="0" distL="0" distR="0" wp14:anchorId="260B40D0" wp14:editId="18C22E67">
            <wp:extent cx="4856968" cy="1405719"/>
            <wp:effectExtent l="0" t="0" r="127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18818" cy="1423620"/>
                    </a:xfrm>
                    <a:prstGeom prst="rect">
                      <a:avLst/>
                    </a:prstGeom>
                  </pic:spPr>
                </pic:pic>
              </a:graphicData>
            </a:graphic>
          </wp:inline>
        </w:drawing>
      </w:r>
    </w:p>
    <w:p w14:paraId="21CC3B01" w14:textId="5C4C9319" w:rsidR="00A667AF" w:rsidRPr="00920F87" w:rsidRDefault="001C22A9" w:rsidP="00920F87">
      <w:pPr>
        <w:pStyle w:val="Caption"/>
        <w:spacing w:line="480" w:lineRule="auto"/>
        <w:jc w:val="left"/>
        <w:rPr>
          <w:rFonts w:cs="Times New Roman"/>
          <w:b w:val="0"/>
          <w:bCs w:val="0"/>
        </w:rPr>
      </w:pPr>
      <w:r>
        <w:rPr>
          <w:rFonts w:cs="Times New Roman"/>
          <w:b w:val="0"/>
          <w:bCs w:val="0"/>
        </w:rPr>
        <w:t xml:space="preserve">Figure 7. </w:t>
      </w:r>
      <w:r w:rsidR="00A667AF" w:rsidRPr="00D363EA">
        <w:rPr>
          <w:rFonts w:cs="Times New Roman"/>
          <w:b w:val="0"/>
          <w:bCs w:val="0"/>
        </w:rPr>
        <w:t xml:space="preserve">Nested For-Loop to Tune KNN Parameters </w:t>
      </w:r>
    </w:p>
    <w:p w14:paraId="3BC8DFE3" w14:textId="47778BF6" w:rsidR="00CA0328" w:rsidRPr="00D363EA" w:rsidRDefault="00CA0328" w:rsidP="00642C56">
      <w:pPr>
        <w:pStyle w:val="Heading1"/>
        <w:spacing w:line="480" w:lineRule="auto"/>
        <w:rPr>
          <w:rFonts w:ascii="Times New Roman" w:hAnsi="Times New Roman"/>
        </w:rPr>
      </w:pPr>
      <w:r w:rsidRPr="00D363EA">
        <w:rPr>
          <w:rFonts w:ascii="Times New Roman" w:hAnsi="Times New Roman"/>
        </w:rPr>
        <w:lastRenderedPageBreak/>
        <w:t>Results</w:t>
      </w:r>
    </w:p>
    <w:p w14:paraId="16CA5A21" w14:textId="621EE6B6" w:rsidR="00C659F0" w:rsidRPr="00D363EA" w:rsidRDefault="006906AB" w:rsidP="00C659F0">
      <w:pPr>
        <w:spacing w:line="480" w:lineRule="auto"/>
        <w:rPr>
          <w:rFonts w:ascii="Times New Roman" w:hAnsi="Times New Roman"/>
        </w:rPr>
      </w:pPr>
      <w:r>
        <w:rPr>
          <w:rFonts w:ascii="Times New Roman" w:hAnsi="Times New Roman"/>
        </w:rPr>
        <w:t>Overall, the results of the evaluation metrics reveal that this project provides a sound baseline to further build and scale up. According to the receiver operating characteristics (figure</w:t>
      </w:r>
      <w:r w:rsidR="001C22A9">
        <w:rPr>
          <w:rFonts w:ascii="Times New Roman" w:hAnsi="Times New Roman"/>
        </w:rPr>
        <w:t xml:space="preserve"> 9</w:t>
      </w:r>
      <w:r>
        <w:rPr>
          <w:rFonts w:ascii="Times New Roman" w:hAnsi="Times New Roman"/>
        </w:rPr>
        <w:t xml:space="preserve"> and figure</w:t>
      </w:r>
      <w:r w:rsidR="001C22A9">
        <w:rPr>
          <w:rFonts w:ascii="Times New Roman" w:hAnsi="Times New Roman"/>
        </w:rPr>
        <w:t xml:space="preserve"> 11</w:t>
      </w:r>
      <w:r>
        <w:rPr>
          <w:rFonts w:ascii="Times New Roman" w:hAnsi="Times New Roman"/>
        </w:rPr>
        <w:t xml:space="preserve">), </w:t>
      </w:r>
      <w:r w:rsidR="00C659F0">
        <w:rPr>
          <w:rFonts w:ascii="Times New Roman" w:hAnsi="Times New Roman"/>
        </w:rPr>
        <w:t xml:space="preserve">all </w:t>
      </w:r>
      <w:r>
        <w:rPr>
          <w:rFonts w:ascii="Times New Roman" w:hAnsi="Times New Roman"/>
        </w:rPr>
        <w:t xml:space="preserve">the parameters given in the nest for-loop give a better than random predictions since all the plotted results are to the left of the </w:t>
      </w:r>
      <w:r w:rsidR="003F4D90">
        <w:rPr>
          <w:rFonts w:ascii="Times New Roman" w:hAnsi="Times New Roman"/>
        </w:rPr>
        <w:t xml:space="preserve">diagonal </w:t>
      </w:r>
      <w:r>
        <w:rPr>
          <w:rFonts w:ascii="Times New Roman" w:hAnsi="Times New Roman"/>
        </w:rPr>
        <w:t xml:space="preserve">red line. The farther the plotted points are to the </w:t>
      </w:r>
      <w:r w:rsidR="001B2874">
        <w:rPr>
          <w:rFonts w:ascii="Times New Roman" w:hAnsi="Times New Roman"/>
        </w:rPr>
        <w:t>top left</w:t>
      </w:r>
      <w:r>
        <w:rPr>
          <w:rFonts w:ascii="Times New Roman" w:hAnsi="Times New Roman"/>
        </w:rPr>
        <w:t xml:space="preserve"> corner indicates a better classification model. Typically, the plotted points on a </w:t>
      </w:r>
      <w:r w:rsidR="00C01B0B">
        <w:rPr>
          <w:rFonts w:ascii="Times New Roman" w:hAnsi="Times New Roman"/>
        </w:rPr>
        <w:t xml:space="preserve">ROC curve is based on changes in threshold values for the decision criteria </w:t>
      </w:r>
      <w:r w:rsidR="001C22A9">
        <w:rPr>
          <w:rFonts w:ascii="Times New Roman" w:hAnsi="Times New Roman"/>
        </w:rPr>
        <w:fldChar w:fldCharType="begin"/>
      </w:r>
      <w:r w:rsidR="001C22A9">
        <w:rPr>
          <w:rFonts w:ascii="Times New Roman" w:hAnsi="Times New Roman"/>
        </w:rPr>
        <w:instrText xml:space="preserve"> ADDIN ZOTERO_ITEM CSL_CITATION {"citationID":"xwuN7E8r","properties":{"formattedCitation":"[13]","plainCitation":"[13]","noteIndex":0},"citationItems":[{"id":821,"uris":["http://zotero.org/users/4952111/items/WAP72D7N"],"uri":["http://zotero.org/users/4952111/items/WAP72D7N"],"itemData":{"id":821,"type":"article-journal","abstract":"The performance of a diagnostic test in the case of a binary predictor can be evaluated using the measures of sensitivity and speciﬁcity. However, in many instances, we encounter predictors that are measured on a continuous or ordinal scale. In such cases, it is desirable to assess performance of a diagnostic test over the range of possible cutpoints for the predictor variable. This is achieved by a receiver operating characteristic (ROC) curve that includes all the possible decision thresholds from a diagnostic test result. In this brief report, we discuss the salient features of the ROC curve, as well as discuss and interpret the area under the ROC curve, and its utility in comparing two different tests or predictor variables of interest.","container-title":"Journal of Thoracic Oncology","DOI":"10.1097/JTO.0b013e3181ec173d","ISSN":"15560864","issue":"9","journalAbbreviation":"Journal of Thoracic Oncology","language":"en","page":"1315-1316","source":"DOI.org (Crossref)","title":"Receiver Operating Characteristic Curve in Diagnostic Test Assessment","volume":"5","author":[{"family":"Mandrekar","given":"Jayawant N."}],"issued":{"date-parts":[["2010",9]]}}}],"schema":"https://github.com/citation-style-language/schema/raw/master/csl-citation.json"} </w:instrText>
      </w:r>
      <w:r w:rsidR="001C22A9">
        <w:rPr>
          <w:rFonts w:ascii="Times New Roman" w:hAnsi="Times New Roman"/>
        </w:rPr>
        <w:fldChar w:fldCharType="separate"/>
      </w:r>
      <w:r w:rsidR="001C22A9" w:rsidRPr="001C22A9">
        <w:rPr>
          <w:rFonts w:ascii="Times New Roman" w:hAnsi="Times New Roman"/>
        </w:rPr>
        <w:t>[13]</w:t>
      </w:r>
      <w:r w:rsidR="001C22A9">
        <w:rPr>
          <w:rFonts w:ascii="Times New Roman" w:hAnsi="Times New Roman"/>
        </w:rPr>
        <w:fldChar w:fldCharType="end"/>
      </w:r>
      <w:r w:rsidR="00C01B0B">
        <w:rPr>
          <w:rFonts w:ascii="Times New Roman" w:hAnsi="Times New Roman"/>
        </w:rPr>
        <w:t xml:space="preserve">. </w:t>
      </w:r>
      <w:r w:rsidR="00C659F0">
        <w:rPr>
          <w:rFonts w:ascii="Times New Roman" w:hAnsi="Times New Roman"/>
        </w:rPr>
        <w:t>T</w:t>
      </w:r>
      <w:r w:rsidR="00C01B0B">
        <w:rPr>
          <w:rFonts w:ascii="Times New Roman" w:hAnsi="Times New Roman"/>
        </w:rPr>
        <w:t xml:space="preserve">he changes in the decision criteria, such as changes in the sigmoid function with logic regression model, can produce a curve. In the case of this project, the ROC is a derivation of this concept. Instead of changing the </w:t>
      </w:r>
      <w:r w:rsidR="0004466A">
        <w:rPr>
          <w:rFonts w:ascii="Times New Roman" w:hAnsi="Times New Roman"/>
        </w:rPr>
        <w:t xml:space="preserve">decision criteria, changes in the number of neighbors </w:t>
      </w:r>
      <w:r w:rsidR="00C659F0">
        <w:rPr>
          <w:rFonts w:ascii="Times New Roman" w:hAnsi="Times New Roman"/>
        </w:rPr>
        <w:t xml:space="preserve">and the seed are used </w:t>
      </w:r>
      <w:r w:rsidR="0004466A">
        <w:rPr>
          <w:rFonts w:ascii="Times New Roman" w:hAnsi="Times New Roman"/>
        </w:rPr>
        <w:t xml:space="preserve">to visualize difference in performance. A scatter plot, instead of a curve, looks more appealing. </w:t>
      </w:r>
      <w:r w:rsidR="00C659F0">
        <w:rPr>
          <w:rFonts w:ascii="Times New Roman" w:hAnsi="Times New Roman"/>
        </w:rPr>
        <w:t xml:space="preserve">Additionally, difference in the Euclidean distance and the </w:t>
      </w:r>
      <w:r w:rsidR="001B2874">
        <w:rPr>
          <w:rFonts w:ascii="Times New Roman" w:hAnsi="Times New Roman"/>
        </w:rPr>
        <w:t>Manhattan</w:t>
      </w:r>
      <w:r w:rsidR="00C659F0">
        <w:rPr>
          <w:rFonts w:ascii="Times New Roman" w:hAnsi="Times New Roman"/>
        </w:rPr>
        <w:t xml:space="preserve"> distance functions are compared. The visuals suggest that there are minimal changes between the uses of the</w:t>
      </w:r>
      <w:r w:rsidR="004C1E6D">
        <w:rPr>
          <w:rFonts w:ascii="Times New Roman" w:hAnsi="Times New Roman"/>
        </w:rPr>
        <w:t>se</w:t>
      </w:r>
      <w:r w:rsidR="00C659F0">
        <w:rPr>
          <w:rFonts w:ascii="Times New Roman" w:hAnsi="Times New Roman"/>
        </w:rPr>
        <w:t xml:space="preserve"> </w:t>
      </w:r>
      <w:proofErr w:type="gramStart"/>
      <w:r w:rsidR="00C659F0">
        <w:rPr>
          <w:rFonts w:ascii="Times New Roman" w:hAnsi="Times New Roman"/>
        </w:rPr>
        <w:t>two distance</w:t>
      </w:r>
      <w:proofErr w:type="gramEnd"/>
      <w:r w:rsidR="00C659F0">
        <w:rPr>
          <w:rFonts w:ascii="Times New Roman" w:hAnsi="Times New Roman"/>
        </w:rPr>
        <w:t xml:space="preserve"> function. </w:t>
      </w:r>
      <w:r w:rsidR="001B2874">
        <w:rPr>
          <w:rFonts w:ascii="Times New Roman" w:hAnsi="Times New Roman"/>
        </w:rPr>
        <w:t xml:space="preserve">By identifying the points with the best performance, the classification model can be tuned to those parameters. </w:t>
      </w:r>
    </w:p>
    <w:p w14:paraId="65ECAB3F" w14:textId="77777777" w:rsidR="00EA5CB1" w:rsidRPr="00D363EA" w:rsidRDefault="00EA5CB1" w:rsidP="00642C56">
      <w:pPr>
        <w:keepNext/>
        <w:spacing w:line="480" w:lineRule="auto"/>
        <w:rPr>
          <w:rFonts w:ascii="Times New Roman" w:hAnsi="Times New Roman"/>
        </w:rPr>
      </w:pPr>
      <w:r w:rsidRPr="00D363EA">
        <w:rPr>
          <w:rFonts w:ascii="Times New Roman" w:hAnsi="Times New Roman"/>
          <w:noProof/>
        </w:rPr>
        <w:drawing>
          <wp:inline distT="0" distB="0" distL="0" distR="0" wp14:anchorId="6537D737" wp14:editId="3F44ABF8">
            <wp:extent cx="2947556" cy="1899792"/>
            <wp:effectExtent l="0" t="0" r="571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80719" cy="1921167"/>
                    </a:xfrm>
                    <a:prstGeom prst="rect">
                      <a:avLst/>
                    </a:prstGeom>
                  </pic:spPr>
                </pic:pic>
              </a:graphicData>
            </a:graphic>
          </wp:inline>
        </w:drawing>
      </w:r>
    </w:p>
    <w:p w14:paraId="4EF4ECE1" w14:textId="6ECA53A8" w:rsidR="00EA5CB1" w:rsidRPr="00D363EA" w:rsidRDefault="00EA5CB1" w:rsidP="00642C56">
      <w:pPr>
        <w:pStyle w:val="Caption"/>
        <w:spacing w:line="480" w:lineRule="auto"/>
        <w:jc w:val="both"/>
        <w:rPr>
          <w:rFonts w:cs="Times New Roman"/>
          <w:b w:val="0"/>
          <w:bCs w:val="0"/>
        </w:rPr>
      </w:pPr>
      <w:r w:rsidRPr="00D363EA">
        <w:rPr>
          <w:rFonts w:cs="Times New Roman"/>
          <w:b w:val="0"/>
          <w:bCs w:val="0"/>
        </w:rPr>
        <w:t xml:space="preserve">Figure </w:t>
      </w:r>
      <w:r w:rsidR="001C22A9">
        <w:rPr>
          <w:rFonts w:cs="Times New Roman"/>
          <w:b w:val="0"/>
          <w:bCs w:val="0"/>
        </w:rPr>
        <w:t>8</w:t>
      </w:r>
      <w:r w:rsidRPr="00D363EA">
        <w:rPr>
          <w:rFonts w:cs="Times New Roman"/>
          <w:b w:val="0"/>
          <w:bCs w:val="0"/>
        </w:rPr>
        <w:t>. Evaluation Metrics</w:t>
      </w:r>
      <w:r w:rsidR="00735F60" w:rsidRPr="00D363EA">
        <w:rPr>
          <w:rFonts w:cs="Times New Roman"/>
          <w:b w:val="0"/>
          <w:bCs w:val="0"/>
        </w:rPr>
        <w:t xml:space="preserve"> Euclidean Distance</w:t>
      </w:r>
    </w:p>
    <w:p w14:paraId="48B85CF7" w14:textId="2DE2B118" w:rsidR="00EA5CB1" w:rsidRPr="00D363EA" w:rsidRDefault="00735F60" w:rsidP="00642C56">
      <w:pPr>
        <w:spacing w:line="480" w:lineRule="auto"/>
        <w:ind w:firstLine="0"/>
        <w:rPr>
          <w:rFonts w:ascii="Times New Roman" w:hAnsi="Times New Roman"/>
        </w:rPr>
      </w:pPr>
      <w:r w:rsidRPr="00D363EA">
        <w:rPr>
          <w:rFonts w:ascii="Times New Roman" w:hAnsi="Times New Roman"/>
          <w:noProof/>
        </w:rPr>
        <w:lastRenderedPageBreak/>
        <mc:AlternateContent>
          <mc:Choice Requires="wps">
            <w:drawing>
              <wp:anchor distT="0" distB="0" distL="114300" distR="114300" simplePos="0" relativeHeight="251660288" behindDoc="0" locked="0" layoutInCell="1" allowOverlap="1" wp14:anchorId="0B441E26" wp14:editId="4E9D0AA3">
                <wp:simplePos x="0" y="0"/>
                <wp:positionH relativeFrom="column">
                  <wp:posOffset>275</wp:posOffset>
                </wp:positionH>
                <wp:positionV relativeFrom="paragraph">
                  <wp:posOffset>2532475</wp:posOffset>
                </wp:positionV>
                <wp:extent cx="3077210" cy="635"/>
                <wp:effectExtent l="0" t="0" r="8890" b="2540"/>
                <wp:wrapSquare wrapText="bothSides"/>
                <wp:docPr id="6" name="Text Box 6"/>
                <wp:cNvGraphicFramePr/>
                <a:graphic xmlns:a="http://schemas.openxmlformats.org/drawingml/2006/main">
                  <a:graphicData uri="http://schemas.microsoft.com/office/word/2010/wordprocessingShape">
                    <wps:wsp>
                      <wps:cNvSpPr txBox="1"/>
                      <wps:spPr>
                        <a:xfrm>
                          <a:off x="0" y="0"/>
                          <a:ext cx="3077210" cy="635"/>
                        </a:xfrm>
                        <a:prstGeom prst="rect">
                          <a:avLst/>
                        </a:prstGeom>
                        <a:solidFill>
                          <a:prstClr val="white"/>
                        </a:solidFill>
                        <a:ln>
                          <a:noFill/>
                        </a:ln>
                      </wps:spPr>
                      <wps:txbx>
                        <w:txbxContent>
                          <w:p w14:paraId="3AB517DF" w14:textId="69828D9C" w:rsidR="000B0714" w:rsidRPr="00972697" w:rsidRDefault="000B0714" w:rsidP="00972697">
                            <w:pPr>
                              <w:pStyle w:val="Caption"/>
                              <w:ind w:firstLine="0"/>
                              <w:jc w:val="left"/>
                              <w:rPr>
                                <w:b w:val="0"/>
                                <w:bCs w:val="0"/>
                              </w:rPr>
                            </w:pPr>
                            <w:r>
                              <w:rPr>
                                <w:b w:val="0"/>
                                <w:bCs w:val="0"/>
                              </w:rPr>
                              <w:t xml:space="preserve">Figure </w:t>
                            </w:r>
                            <w:r w:rsidR="001C22A9">
                              <w:rPr>
                                <w:b w:val="0"/>
                                <w:bCs w:val="0"/>
                              </w:rPr>
                              <w:t>9</w:t>
                            </w:r>
                            <w:r>
                              <w:rPr>
                                <w:b w:val="0"/>
                                <w:bCs w:val="0"/>
                              </w:rPr>
                              <w:t xml:space="preserve">. </w:t>
                            </w:r>
                            <w:r w:rsidRPr="00972697">
                              <w:rPr>
                                <w:b w:val="0"/>
                                <w:bCs w:val="0"/>
                              </w:rPr>
                              <w:t>R</w:t>
                            </w:r>
                            <w:r>
                              <w:rPr>
                                <w:b w:val="0"/>
                                <w:bCs w:val="0"/>
                              </w:rPr>
                              <w:t>OC Scatter Plot Euclidean Dista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B441E26" id="_x0000_t202" coordsize="21600,21600" o:spt="202" path="m,l,21600r21600,l21600,xe">
                <v:stroke joinstyle="miter"/>
                <v:path gradientshapeok="t" o:connecttype="rect"/>
              </v:shapetype>
              <v:shape id="Text Box 6" o:spid="_x0000_s1026" type="#_x0000_t202" style="position:absolute;left:0;text-align:left;margin-left:0;margin-top:199.4pt;width:242.3pt;height:.0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" stroked="f">
                <v:textbox style="mso-fit-shape-to-text:t" inset="0,0,0,0">
                  <w:txbxContent>
                    <w:p w14:paraId="3AB517DF" w14:textId="69828D9C" w:rsidR="000B0714" w:rsidRPr="00972697" w:rsidRDefault="000B0714" w:rsidP="00972697">
                      <w:pPr>
                        <w:pStyle w:val="Caption"/>
                        <w:ind w:firstLine="0"/>
                        <w:jc w:val="left"/>
                        <w:rPr>
                          <w:b w:val="0"/>
                          <w:bCs w:val="0"/>
                        </w:rPr>
                      </w:pPr>
                      <w:r>
                        <w:rPr>
                          <w:b w:val="0"/>
                          <w:bCs w:val="0"/>
                        </w:rPr>
                        <w:t xml:space="preserve">Figure </w:t>
                      </w:r>
                      <w:r w:rsidR="001C22A9">
                        <w:rPr>
                          <w:b w:val="0"/>
                          <w:bCs w:val="0"/>
                        </w:rPr>
                        <w:t>9</w:t>
                      </w:r>
                      <w:r>
                        <w:rPr>
                          <w:b w:val="0"/>
                          <w:bCs w:val="0"/>
                        </w:rPr>
                        <w:t xml:space="preserve">. </w:t>
                      </w:r>
                      <w:r w:rsidRPr="00972697">
                        <w:rPr>
                          <w:b w:val="0"/>
                          <w:bCs w:val="0"/>
                        </w:rPr>
                        <w:t>R</w:t>
                      </w:r>
                      <w:r>
                        <w:rPr>
                          <w:b w:val="0"/>
                          <w:bCs w:val="0"/>
                        </w:rPr>
                        <w:t>OC Scatter Plot Euclidean Distance</w:t>
                      </w:r>
                    </w:p>
                  </w:txbxContent>
                </v:textbox>
                <w10:wrap type="square"/>
              </v:shape>
            </w:pict>
          </mc:Fallback>
        </mc:AlternateContent>
      </w:r>
      <w:r w:rsidRPr="00D363EA">
        <w:rPr>
          <w:rFonts w:ascii="Times New Roman" w:hAnsi="Times New Roman"/>
          <w:noProof/>
        </w:rPr>
        <w:drawing>
          <wp:anchor distT="0" distB="0" distL="114300" distR="114300" simplePos="0" relativeHeight="251658240" behindDoc="0" locked="0" layoutInCell="1" allowOverlap="1" wp14:anchorId="6C0918AE" wp14:editId="02913C7D">
            <wp:simplePos x="0" y="0"/>
            <wp:positionH relativeFrom="column">
              <wp:posOffset>0</wp:posOffset>
            </wp:positionH>
            <wp:positionV relativeFrom="paragraph">
              <wp:posOffset>335915</wp:posOffset>
            </wp:positionV>
            <wp:extent cx="3056890" cy="211963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56890" cy="2119630"/>
                    </a:xfrm>
                    <a:prstGeom prst="rect">
                      <a:avLst/>
                    </a:prstGeom>
                  </pic:spPr>
                </pic:pic>
              </a:graphicData>
            </a:graphic>
            <wp14:sizeRelH relativeFrom="margin">
              <wp14:pctWidth>0</wp14:pctWidth>
            </wp14:sizeRelH>
            <wp14:sizeRelV relativeFrom="margin">
              <wp14:pctHeight>0</wp14:pctHeight>
            </wp14:sizeRelV>
          </wp:anchor>
        </w:drawing>
      </w:r>
    </w:p>
    <w:p w14:paraId="4EE359F9" w14:textId="77777777" w:rsidR="00735F60" w:rsidRPr="00D363EA" w:rsidRDefault="00735F60" w:rsidP="00642C56">
      <w:pPr>
        <w:keepNext/>
        <w:spacing w:line="480" w:lineRule="auto"/>
        <w:rPr>
          <w:rFonts w:ascii="Times New Roman" w:hAnsi="Times New Roman"/>
        </w:rPr>
      </w:pPr>
    </w:p>
    <w:p w14:paraId="241D6D26" w14:textId="77777777" w:rsidR="00C659F0" w:rsidRDefault="00C659F0" w:rsidP="00642C56">
      <w:pPr>
        <w:keepNext/>
        <w:spacing w:line="480" w:lineRule="auto"/>
        <w:rPr>
          <w:rFonts w:ascii="Times New Roman" w:hAnsi="Times New Roman"/>
          <w:noProof/>
        </w:rPr>
      </w:pPr>
    </w:p>
    <w:p w14:paraId="6CA8A20C" w14:textId="61BCD3FD" w:rsidR="00735F60" w:rsidRPr="00D363EA" w:rsidRDefault="00735F60" w:rsidP="00642C56">
      <w:pPr>
        <w:keepNext/>
        <w:spacing w:line="480" w:lineRule="auto"/>
        <w:rPr>
          <w:rFonts w:ascii="Times New Roman" w:hAnsi="Times New Roman"/>
        </w:rPr>
      </w:pPr>
      <w:r w:rsidRPr="00D363EA">
        <w:rPr>
          <w:rFonts w:ascii="Times New Roman" w:hAnsi="Times New Roman"/>
          <w:noProof/>
        </w:rPr>
        <w:drawing>
          <wp:inline distT="0" distB="0" distL="0" distR="0" wp14:anchorId="11DE449A" wp14:editId="11F160BC">
            <wp:extent cx="2988568" cy="1944370"/>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01132" cy="1952544"/>
                    </a:xfrm>
                    <a:prstGeom prst="rect">
                      <a:avLst/>
                    </a:prstGeom>
                  </pic:spPr>
                </pic:pic>
              </a:graphicData>
            </a:graphic>
          </wp:inline>
        </w:drawing>
      </w:r>
    </w:p>
    <w:p w14:paraId="1E955A5A" w14:textId="074CB2B1" w:rsidR="00735F60" w:rsidRPr="00D363EA" w:rsidRDefault="001C22A9" w:rsidP="00642C56">
      <w:pPr>
        <w:pStyle w:val="Caption"/>
        <w:spacing w:line="480" w:lineRule="auto"/>
        <w:jc w:val="both"/>
        <w:rPr>
          <w:rFonts w:cs="Times New Roman"/>
          <w:b w:val="0"/>
          <w:bCs w:val="0"/>
        </w:rPr>
      </w:pPr>
      <w:r>
        <w:rPr>
          <w:rFonts w:cs="Times New Roman"/>
          <w:b w:val="0"/>
          <w:bCs w:val="0"/>
        </w:rPr>
        <w:t xml:space="preserve">Figure 10. </w:t>
      </w:r>
      <w:r w:rsidR="00735F60" w:rsidRPr="00D363EA">
        <w:rPr>
          <w:rFonts w:cs="Times New Roman"/>
          <w:b w:val="0"/>
          <w:bCs w:val="0"/>
        </w:rPr>
        <w:t xml:space="preserve">Evaluation Metrics Manhattan Distance </w:t>
      </w:r>
    </w:p>
    <w:p w14:paraId="6418F176" w14:textId="02FF7E1A" w:rsidR="00735F60" w:rsidRPr="00D363EA" w:rsidRDefault="00EA5CB1" w:rsidP="00642C56">
      <w:pPr>
        <w:keepNext/>
        <w:spacing w:line="480" w:lineRule="auto"/>
        <w:rPr>
          <w:rFonts w:ascii="Times New Roman" w:hAnsi="Times New Roman"/>
        </w:rPr>
      </w:pPr>
      <w:r w:rsidRPr="00D363EA">
        <w:rPr>
          <w:rFonts w:ascii="Times New Roman" w:hAnsi="Times New Roman"/>
        </w:rPr>
        <w:lastRenderedPageBreak/>
        <w:br w:type="textWrapping" w:clear="all"/>
      </w:r>
      <w:r w:rsidR="00735F60" w:rsidRPr="00D363EA">
        <w:rPr>
          <w:rFonts w:ascii="Times New Roman" w:hAnsi="Times New Roman"/>
          <w:noProof/>
        </w:rPr>
        <w:drawing>
          <wp:inline distT="0" distB="0" distL="0" distR="0" wp14:anchorId="40B69853" wp14:editId="74D14A09">
            <wp:extent cx="3070746" cy="2148886"/>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078732" cy="2154474"/>
                    </a:xfrm>
                    <a:prstGeom prst="rect">
                      <a:avLst/>
                    </a:prstGeom>
                  </pic:spPr>
                </pic:pic>
              </a:graphicData>
            </a:graphic>
          </wp:inline>
        </w:drawing>
      </w:r>
    </w:p>
    <w:p w14:paraId="1DAC6C56" w14:textId="14EDBFC3" w:rsidR="00EA5CB1" w:rsidRPr="00D363EA" w:rsidRDefault="001C22A9" w:rsidP="00642C56">
      <w:pPr>
        <w:pStyle w:val="Caption"/>
        <w:spacing w:line="480" w:lineRule="auto"/>
        <w:jc w:val="both"/>
        <w:rPr>
          <w:rFonts w:cs="Times New Roman"/>
          <w:b w:val="0"/>
          <w:bCs w:val="0"/>
        </w:rPr>
      </w:pPr>
      <w:r>
        <w:rPr>
          <w:rFonts w:cs="Times New Roman"/>
          <w:b w:val="0"/>
          <w:bCs w:val="0"/>
        </w:rPr>
        <w:t xml:space="preserve">Figure 11. </w:t>
      </w:r>
      <w:r w:rsidR="00735F60" w:rsidRPr="00D363EA">
        <w:rPr>
          <w:rFonts w:cs="Times New Roman"/>
          <w:b w:val="0"/>
          <w:bCs w:val="0"/>
        </w:rPr>
        <w:t xml:space="preserve">ROC Scatter Plot Manhattan Distance </w:t>
      </w:r>
    </w:p>
    <w:p w14:paraId="3A476865" w14:textId="58D6AE9F" w:rsidR="00EA5CB1" w:rsidRPr="00D363EA" w:rsidRDefault="00EA5CB1" w:rsidP="00642C56">
      <w:pPr>
        <w:spacing w:line="480" w:lineRule="auto"/>
        <w:ind w:firstLine="0"/>
        <w:rPr>
          <w:rFonts w:ascii="Times New Roman" w:hAnsi="Times New Roman"/>
        </w:rPr>
      </w:pPr>
    </w:p>
    <w:p w14:paraId="7DE3B1AD" w14:textId="2381A2B5" w:rsidR="00924C8B" w:rsidRPr="00D363EA" w:rsidRDefault="00924C8B" w:rsidP="00642C56">
      <w:pPr>
        <w:spacing w:line="480" w:lineRule="auto"/>
        <w:ind w:firstLine="0"/>
        <w:rPr>
          <w:rFonts w:ascii="Times New Roman" w:hAnsi="Times New Roman"/>
          <w:b/>
          <w:bCs/>
        </w:rPr>
      </w:pPr>
      <w:r w:rsidRPr="00D363EA">
        <w:rPr>
          <w:rFonts w:ascii="Times New Roman" w:hAnsi="Times New Roman"/>
          <w:b/>
          <w:bCs/>
        </w:rPr>
        <w:t xml:space="preserve">Limitation and proposed solution: </w:t>
      </w:r>
    </w:p>
    <w:p w14:paraId="680849AE" w14:textId="1A548C56" w:rsidR="002D738D" w:rsidRDefault="00F87F2E" w:rsidP="001B2874">
      <w:pPr>
        <w:spacing w:line="480" w:lineRule="auto"/>
        <w:ind w:firstLine="360"/>
        <w:rPr>
          <w:rFonts w:ascii="Times New Roman" w:hAnsi="Times New Roman"/>
        </w:rPr>
      </w:pPr>
      <w:r w:rsidRPr="001B2874">
        <w:rPr>
          <w:rFonts w:ascii="Times New Roman" w:hAnsi="Times New Roman"/>
        </w:rPr>
        <w:t xml:space="preserve">Considering the time constraint for the completion of this project, it is limited in scope. As such, this project provides a baseline as an exploratory study where future research can build towards a scalable system. </w:t>
      </w:r>
      <w:r w:rsidR="00D87C8E" w:rsidRPr="001B2874">
        <w:rPr>
          <w:rFonts w:ascii="Times New Roman" w:hAnsi="Times New Roman"/>
        </w:rPr>
        <w:t xml:space="preserve">The limitations for this study are primarily regarding scalability and memory leaks which are </w:t>
      </w:r>
      <w:r w:rsidR="00924C8B" w:rsidRPr="001B2874">
        <w:rPr>
          <w:rFonts w:ascii="Times New Roman" w:hAnsi="Times New Roman"/>
        </w:rPr>
        <w:t>challenges from websites pending download from crawler requests</w:t>
      </w:r>
      <w:r w:rsidR="00C83237">
        <w:rPr>
          <w:rFonts w:ascii="Times New Roman" w:hAnsi="Times New Roman"/>
        </w:rPr>
        <w:t>, too many requested information,</w:t>
      </w:r>
      <w:r w:rsidR="00D87C8E" w:rsidRPr="001B2874">
        <w:rPr>
          <w:rFonts w:ascii="Times New Roman" w:hAnsi="Times New Roman"/>
        </w:rPr>
        <w:t xml:space="preserve"> and high dimensional document character vectors</w:t>
      </w:r>
      <w:r w:rsidR="00924C8B" w:rsidRPr="001B2874">
        <w:rPr>
          <w:rFonts w:ascii="Times New Roman" w:hAnsi="Times New Roman"/>
        </w:rPr>
        <w:t xml:space="preserve">. The Scrapy framework provides possible solutions through middleware and timers. Websites that take too long to download are returned as “None”. Returning a “None” can at least be used to further analyze websites regarding this issue </w:t>
      </w:r>
      <w:r w:rsidR="001C22A9">
        <w:rPr>
          <w:rFonts w:ascii="Times New Roman" w:hAnsi="Times New Roman"/>
        </w:rPr>
        <w:fldChar w:fldCharType="begin"/>
      </w:r>
      <w:r w:rsidR="00407847">
        <w:rPr>
          <w:rFonts w:ascii="Times New Roman" w:hAnsi="Times New Roman"/>
        </w:rPr>
        <w:instrText xml:space="preserve"> ADDIN ZOTERO_ITEM CSL_CITATION {"citationID":"dTCM8weI","properties":{"formattedCitation":"[12]","plainCitation":"[12]","noteIndex":0},"citationItems":[{"id":815,"uris":["http://zotero.org/users/4952111/items/37E6CHR2"],"uri":["http://zotero.org/users/4952111/items/37E6CHR2"],"itemData":{"id":815,"type":"article-journal","language":"en","source":"Zotero","title":"Scrapy Documentation","author":[{"family":"Scrapy developers","given":""}],"issued":{"date-parts":[["2020",9,21]]}}}],"schema":"https://github.com/citation-style-language/schema/raw/master/csl-citation.json"} </w:instrText>
      </w:r>
      <w:r w:rsidR="001C22A9">
        <w:rPr>
          <w:rFonts w:ascii="Times New Roman" w:hAnsi="Times New Roman"/>
        </w:rPr>
        <w:fldChar w:fldCharType="separate"/>
      </w:r>
      <w:r w:rsidR="001C22A9" w:rsidRPr="001C22A9">
        <w:rPr>
          <w:rFonts w:ascii="Times New Roman" w:hAnsi="Times New Roman"/>
        </w:rPr>
        <w:t>[12]</w:t>
      </w:r>
      <w:r w:rsidR="001C22A9">
        <w:rPr>
          <w:rFonts w:ascii="Times New Roman" w:hAnsi="Times New Roman"/>
        </w:rPr>
        <w:fldChar w:fldCharType="end"/>
      </w:r>
      <w:r w:rsidR="00924C8B" w:rsidRPr="001B2874">
        <w:rPr>
          <w:rFonts w:ascii="Times New Roman" w:hAnsi="Times New Roman"/>
        </w:rPr>
        <w:t>.</w:t>
      </w:r>
      <w:r w:rsidR="002D738D">
        <w:rPr>
          <w:rFonts w:ascii="Times New Roman" w:hAnsi="Times New Roman"/>
        </w:rPr>
        <w:t xml:space="preserve"> </w:t>
      </w:r>
    </w:p>
    <w:p w14:paraId="2324467D" w14:textId="68B55344" w:rsidR="00924C8B" w:rsidRDefault="002D738D" w:rsidP="001B2874">
      <w:pPr>
        <w:spacing w:line="480" w:lineRule="auto"/>
        <w:ind w:firstLine="360"/>
        <w:rPr>
          <w:rFonts w:ascii="Times New Roman" w:hAnsi="Times New Roman"/>
        </w:rPr>
      </w:pPr>
      <w:r>
        <w:rPr>
          <w:rFonts w:ascii="Times New Roman" w:hAnsi="Times New Roman"/>
        </w:rPr>
        <w:t xml:space="preserve">Furthermore, Scrapy provides solutions for data pipelining. Piping data to a database was not considered for this project, but it can be used for expansion with more data from source codes. The data analyzed for this study was only regarding h1 tags, but other elements of an HTML file can </w:t>
      </w:r>
      <w:r>
        <w:rPr>
          <w:rFonts w:ascii="Times New Roman" w:hAnsi="Times New Roman"/>
        </w:rPr>
        <w:lastRenderedPageBreak/>
        <w:t xml:space="preserve">be gathered and stored as entities in a relational database. </w:t>
      </w:r>
      <w:r w:rsidR="0052297A">
        <w:rPr>
          <w:rFonts w:ascii="Times New Roman" w:hAnsi="Times New Roman"/>
        </w:rPr>
        <w:t xml:space="preserve">A possible expansion </w:t>
      </w:r>
      <w:r w:rsidR="00F33221">
        <w:rPr>
          <w:rFonts w:ascii="Times New Roman" w:hAnsi="Times New Roman"/>
        </w:rPr>
        <w:t xml:space="preserve">with more data collected from different HTML tags can be relating to the mapping of ontologies associated with different entities, such as presented in </w:t>
      </w:r>
      <w:r w:rsidR="001C22A9">
        <w:rPr>
          <w:rFonts w:ascii="Times New Roman" w:hAnsi="Times New Roman"/>
        </w:rPr>
        <w:fldChar w:fldCharType="begin"/>
      </w:r>
      <w:r w:rsidR="001C22A9">
        <w:rPr>
          <w:rFonts w:ascii="Times New Roman" w:hAnsi="Times New Roman"/>
        </w:rPr>
        <w:instrText xml:space="preserve"> ADDIN ZOTERO_ITEM CSL_CITATION {"citationID":"Bt0G3DkU","properties":{"formattedCitation":"[14]","plainCitation":"[14]","noteIndex":0},"citationItems":[{"id":823,"uris":["http://zotero.org/users/4952111/items/IM99RKQY"],"uri":["http://zotero.org/users/4952111/items/IM99RKQY"],"itemData":{"id":823,"type":"article-journal","container-title":"Proceedings of the 11th international conference on World Wide Web","title":"Learning to Map between Ontologies on the Semantic Web","author":[{"family":"Doan","given":"AnHai"},{"family":"Madhavan","given":"Jayant"},{"family":"Domingos","given":"Pedro"},{"family":"Halevy","given":"Alon"}],"issued":{"date-parts":[["2002"]]}}}],"schema":"https://github.com/citation-style-language/schema/raw/master/csl-citation.json"} </w:instrText>
      </w:r>
      <w:r w:rsidR="001C22A9">
        <w:rPr>
          <w:rFonts w:ascii="Times New Roman" w:hAnsi="Times New Roman"/>
        </w:rPr>
        <w:fldChar w:fldCharType="separate"/>
      </w:r>
      <w:r w:rsidR="001C22A9" w:rsidRPr="001C22A9">
        <w:rPr>
          <w:rFonts w:ascii="Times New Roman" w:hAnsi="Times New Roman"/>
        </w:rPr>
        <w:t>[14]</w:t>
      </w:r>
      <w:r w:rsidR="001C22A9">
        <w:rPr>
          <w:rFonts w:ascii="Times New Roman" w:hAnsi="Times New Roman"/>
        </w:rPr>
        <w:fldChar w:fldCharType="end"/>
      </w:r>
      <w:r w:rsidR="00F33221">
        <w:rPr>
          <w:rFonts w:ascii="Times New Roman" w:hAnsi="Times New Roman"/>
        </w:rPr>
        <w:t xml:space="preserve">. The mapping of ontologies can potentially be further established between different categories of malicious websites (class labels). </w:t>
      </w:r>
    </w:p>
    <w:p w14:paraId="6199E25C" w14:textId="6D80FD09" w:rsidR="00F33221" w:rsidRDefault="00F33221" w:rsidP="001B2874">
      <w:pPr>
        <w:spacing w:line="480" w:lineRule="auto"/>
        <w:ind w:firstLine="360"/>
        <w:rPr>
          <w:rFonts w:ascii="Times New Roman" w:hAnsi="Times New Roman"/>
        </w:rPr>
      </w:pPr>
      <w:r>
        <w:rPr>
          <w:rFonts w:ascii="Times New Roman" w:hAnsi="Times New Roman"/>
        </w:rPr>
        <w:t>The TF-IDF algorithm also has its limitations. While this algorithm can distinguish strong discriminant characters again</w:t>
      </w:r>
      <w:r w:rsidR="00FB1063">
        <w:rPr>
          <w:rFonts w:ascii="Times New Roman" w:hAnsi="Times New Roman"/>
        </w:rPr>
        <w:t>st</w:t>
      </w:r>
      <w:r>
        <w:rPr>
          <w:rFonts w:ascii="Times New Roman" w:hAnsi="Times New Roman"/>
        </w:rPr>
        <w:t xml:space="preserve"> the corpus, it does not </w:t>
      </w:r>
      <w:r w:rsidR="003F4D90">
        <w:rPr>
          <w:rFonts w:ascii="Times New Roman" w:hAnsi="Times New Roman"/>
        </w:rPr>
        <w:t>distinguish</w:t>
      </w:r>
      <w:r>
        <w:rPr>
          <w:rFonts w:ascii="Times New Roman" w:hAnsi="Times New Roman"/>
        </w:rPr>
        <w:t xml:space="preserve"> the character power within document categories</w:t>
      </w:r>
      <w:r w:rsidR="000C666C">
        <w:rPr>
          <w:rFonts w:ascii="Times New Roman" w:hAnsi="Times New Roman"/>
        </w:rPr>
        <w:t xml:space="preserve"> </w:t>
      </w:r>
      <w:r w:rsidR="001F476F">
        <w:rPr>
          <w:rFonts w:ascii="Times New Roman" w:hAnsi="Times New Roman"/>
        </w:rPr>
        <w:fldChar w:fldCharType="begin"/>
      </w:r>
      <w:r w:rsidR="001F476F">
        <w:rPr>
          <w:rFonts w:ascii="Times New Roman" w:hAnsi="Times New Roman"/>
        </w:rPr>
        <w:instrText xml:space="preserve"> ADDIN ZOTERO_ITEM CSL_CITATION {"citationID":"bBH7qJ6a","properties":{"formattedCitation":"[3]","plainCitation":"[3]","noteIndex":0},"citationItems":[{"id":799,"uris":["http://zotero.org/users/4952111/items/GQAFWRTJ"],"uri":["http://zotero.org/users/4952111/items/GQAFWRTJ"],"itemData":{"id":799,"type":"paper-conference","abstract":"In recent years, with the rapid development of Internet Technology, text data is growing rapidly every day. Users need to filter out the information they need from a large amount of text. Therefore, automatic text classification technology can help users find information. In order to address problems, such as ignoring contextual semantic links and different vocabulary importance in traditional text classification techniques, this paper presents a vector representation of feature words based on the deep learning tool Word2vec, and the weight of the feature words is calculated by the improved TF-IDF algorithm. By multiplying the weight of the word and the word vector, the vector representation of the word is realized. Finally, each text is represented by accumulating all the word vectors. Thus, text classification is carried out.","container-title":"2018 IEEE International Conference of Intelligent Robotic and Control Engineering (IRCE)","DOI":"10.1109/IRCE.2018.8492945","event":"2018 IEEE International Conference of Intelligent Robotic and Control Engineering (IRCE)","event-place":"Lanzhou","ISBN":"978-1-5386-7416-1","language":"en","page":"218-222","publisher":"IEEE","publisher-place":"Lanzhou","source":"DOI.org (Crossref)","title":"Research of Text Classification Based on Improved TF-IDF Algorithm","URL":"https://ieeexplore.ieee.org/document/8492945/","author":[{"family":"Liu","given":"Cai-zhi"},{"family":"Sheng","given":"Yan-xiu"},{"family":"Wei","given":"Zhi-qiang"},{"family":"Yang","given":"Yong-Quan"}],"accessed":{"date-parts":[["2020",12,1]]},"issued":{"date-parts":[["2018",8]]}}}],"schema":"https://github.com/citation-style-language/schema/raw/master/csl-citation.json"} </w:instrText>
      </w:r>
      <w:r w:rsidR="001F476F">
        <w:rPr>
          <w:rFonts w:ascii="Times New Roman" w:hAnsi="Times New Roman"/>
        </w:rPr>
        <w:fldChar w:fldCharType="separate"/>
      </w:r>
      <w:r w:rsidR="001F476F" w:rsidRPr="001F476F">
        <w:rPr>
          <w:rFonts w:ascii="Times New Roman" w:hAnsi="Times New Roman"/>
        </w:rPr>
        <w:t>[3]</w:t>
      </w:r>
      <w:r w:rsidR="001F476F">
        <w:rPr>
          <w:rFonts w:ascii="Times New Roman" w:hAnsi="Times New Roman"/>
        </w:rPr>
        <w:fldChar w:fldCharType="end"/>
      </w:r>
      <w:r>
        <w:rPr>
          <w:rFonts w:ascii="Times New Roman" w:hAnsi="Times New Roman"/>
        </w:rPr>
        <w:t>, such as within benign or malicious</w:t>
      </w:r>
      <w:r w:rsidR="000C666C">
        <w:rPr>
          <w:rFonts w:ascii="Times New Roman" w:hAnsi="Times New Roman"/>
        </w:rPr>
        <w:t xml:space="preserve"> websites</w:t>
      </w:r>
      <w:r>
        <w:rPr>
          <w:rFonts w:ascii="Times New Roman" w:hAnsi="Times New Roman"/>
        </w:rPr>
        <w:t>.</w:t>
      </w:r>
      <w:r w:rsidR="00C9255F">
        <w:rPr>
          <w:rFonts w:ascii="Times New Roman" w:hAnsi="Times New Roman"/>
        </w:rPr>
        <w:t xml:space="preserve"> </w:t>
      </w:r>
      <w:r w:rsidR="003E4F15">
        <w:rPr>
          <w:rFonts w:ascii="Times New Roman" w:hAnsi="Times New Roman"/>
        </w:rPr>
        <w:t xml:space="preserve">So, for future work, </w:t>
      </w:r>
      <w:r w:rsidR="00AB1B08">
        <w:rPr>
          <w:rFonts w:ascii="Times New Roman" w:hAnsi="Times New Roman"/>
        </w:rPr>
        <w:t>the discriminant characters values can be</w:t>
      </w:r>
      <w:r w:rsidR="003E4F15">
        <w:rPr>
          <w:rFonts w:ascii="Times New Roman" w:hAnsi="Times New Roman"/>
        </w:rPr>
        <w:t xml:space="preserve"> further refine</w:t>
      </w:r>
      <w:r w:rsidR="00AB1B08">
        <w:rPr>
          <w:rFonts w:ascii="Times New Roman" w:hAnsi="Times New Roman"/>
        </w:rPr>
        <w:t>d</w:t>
      </w:r>
      <w:r w:rsidR="003E4F15">
        <w:rPr>
          <w:rFonts w:ascii="Times New Roman" w:hAnsi="Times New Roman"/>
        </w:rPr>
        <w:t xml:space="preserve"> to text categories as illustrated in </w:t>
      </w:r>
      <w:r w:rsidR="001F476F">
        <w:rPr>
          <w:rFonts w:ascii="Times New Roman" w:hAnsi="Times New Roman"/>
        </w:rPr>
        <w:fldChar w:fldCharType="begin"/>
      </w:r>
      <w:r w:rsidR="001F476F">
        <w:rPr>
          <w:rFonts w:ascii="Times New Roman" w:hAnsi="Times New Roman"/>
        </w:rPr>
        <w:instrText xml:space="preserve"> ADDIN ZOTERO_ITEM CSL_CITATION {"citationID":"StPIkPj4","properties":{"formattedCitation":"[3]","plainCitation":"[3]","noteIndex":0},"citationItems":[{"id":799,"uris":["http://zotero.org/users/4952111/items/GQAFWRTJ"],"uri":["http://zotero.org/users/4952111/items/GQAFWRTJ"],"itemData":{"id":799,"type":"paper-conference","abstract":"In recent years, with the rapid development of Internet Technology, text data is growing rapidly every day. Users need to filter out the information they need from a large amount of text. Therefore, automatic text classification technology can help users find information. In order to address problems, such as ignoring contextual semantic links and different vocabulary importance in traditional text classification techniques, this paper presents a vector representation of feature words based on the deep learning tool Word2vec, and the weight of the feature words is calculated by the improved TF-IDF algorithm. By multiplying the weight of the word and the word vector, the vector representation of the word is realized. Finally, each text is represented by accumulating all the word vectors. Thus, text classification is carried out.","container-title":"2018 IEEE International Conference of Intelligent Robotic and Control Engineering (IRCE)","DOI":"10.1109/IRCE.2018.8492945","event":"2018 IEEE International Conference of Intelligent Robotic and Control Engineering (IRCE)","event-place":"Lanzhou","ISBN":"978-1-5386-7416-1","language":"en","page":"218-222","publisher":"IEEE","publisher-place":"Lanzhou","source":"DOI.org (Crossref)","title":"Research of Text Classification Based on Improved TF-IDF Algorithm","URL":"https://ieeexplore.ieee.org/document/8492945/","author":[{"family":"Liu","given":"Cai-zhi"},{"family":"Sheng","given":"Yan-xiu"},{"family":"Wei","given":"Zhi-qiang"},{"family":"Yang","given":"Yong-Quan"}],"accessed":{"date-parts":[["2020",12,1]]},"issued":{"date-parts":[["2018",8]]}}}],"schema":"https://github.com/citation-style-language/schema/raw/master/csl-citation.json"} </w:instrText>
      </w:r>
      <w:r w:rsidR="001F476F">
        <w:rPr>
          <w:rFonts w:ascii="Times New Roman" w:hAnsi="Times New Roman"/>
        </w:rPr>
        <w:fldChar w:fldCharType="separate"/>
      </w:r>
      <w:r w:rsidR="001F476F" w:rsidRPr="001F476F">
        <w:rPr>
          <w:rFonts w:ascii="Times New Roman" w:hAnsi="Times New Roman"/>
        </w:rPr>
        <w:t>[3]</w:t>
      </w:r>
      <w:r w:rsidR="001F476F">
        <w:rPr>
          <w:rFonts w:ascii="Times New Roman" w:hAnsi="Times New Roman"/>
        </w:rPr>
        <w:fldChar w:fldCharType="end"/>
      </w:r>
      <w:r w:rsidR="003E4F15">
        <w:rPr>
          <w:rFonts w:ascii="Times New Roman" w:hAnsi="Times New Roman"/>
        </w:rPr>
        <w:t xml:space="preserve">. </w:t>
      </w:r>
      <w:r w:rsidR="003F4D90">
        <w:rPr>
          <w:rFonts w:ascii="Times New Roman" w:hAnsi="Times New Roman"/>
        </w:rPr>
        <w:t xml:space="preserve">Moreover, the vectorizing characters can create a high dimensional vector space resulting </w:t>
      </w:r>
      <w:r w:rsidR="00C9255F">
        <w:rPr>
          <w:rFonts w:ascii="Times New Roman" w:hAnsi="Times New Roman"/>
        </w:rPr>
        <w:t xml:space="preserve">in </w:t>
      </w:r>
      <w:r w:rsidR="003F4D90">
        <w:rPr>
          <w:rFonts w:ascii="Times New Roman" w:hAnsi="Times New Roman"/>
        </w:rPr>
        <w:t xml:space="preserve">computational cost. As </w:t>
      </w:r>
      <w:r w:rsidR="005C773C">
        <w:rPr>
          <w:rFonts w:ascii="Times New Roman" w:hAnsi="Times New Roman"/>
        </w:rPr>
        <w:t xml:space="preserve">such, dimension reduction techniques should be considered. One possible approach can be with a text manifold, as described in </w:t>
      </w:r>
      <w:r w:rsidR="001F476F">
        <w:rPr>
          <w:rFonts w:ascii="Times New Roman" w:hAnsi="Times New Roman"/>
        </w:rPr>
        <w:fldChar w:fldCharType="begin"/>
      </w:r>
      <w:r w:rsidR="001F476F">
        <w:rPr>
          <w:rFonts w:ascii="Times New Roman" w:hAnsi="Times New Roman"/>
        </w:rPr>
        <w:instrText xml:space="preserve"> ADDIN ZOTERO_ITEM CSL_CITATION {"citationID":"Z5Vcxl19","properties":{"formattedCitation":"[15]","plainCitation":"[15]","noteIndex":0},"citationItems":[{"id":825,"uris":["http://zotero.org/users/4952111/items/XCTZI5ZL"],"uri":["http://zotero.org/users/4952111/items/XCTZI5ZL"],"itemData":{"id":825,"type":"paper-conference","abstract":"Text categorization has become the key technology in organizing and processing the large amount of text information. It normally involves an extremely high dimensional space, which makes most existing approaches generate highly biased estimates so as to reduce the classification accuracy. These approaches do not consider that the text documents may be intrinsically located on the low-dimensional manifold. This paper presents an approach that performs text categorization on texts manifold with respect to the intrinsic global manifold structure, such as by geodesic distance to measure the distance between two texts. This approach has been applied to improve the KNN for text categorization. This is empirically validated by the conducted experiments.","container-title":"2006 IEEE International Conference on Systems, Man and Cybernetics","DOI":"10.1109/ICSMC.2006.384735","event":"2006 IEEE International Conference on Systems, Man and Cybernetics","event-place":"Taipei, Taiwan","ISBN":"978-1-4244-0099-7","language":"en","page":"3872-3877","publisher":"IEEE","publisher-place":"Taipei, Taiwan","source":"DOI.org (Crossref)","title":"Performing Text Categorization on Manifold","URL":"http://ieeexplore.ieee.org/document/4274500/","author":[{"family":"Wen","given":"Guihua"},{"family":"Chen","given":"Gan"},{"family":"Jiang","given":"Lijun"}],"accessed":{"date-parts":[["2020",12,1]]},"issued":{"date-parts":[["2006",10]]}}}],"schema":"https://github.com/citation-style-language/schema/raw/master/csl-citation.json"} </w:instrText>
      </w:r>
      <w:r w:rsidR="001F476F">
        <w:rPr>
          <w:rFonts w:ascii="Times New Roman" w:hAnsi="Times New Roman"/>
        </w:rPr>
        <w:fldChar w:fldCharType="separate"/>
      </w:r>
      <w:r w:rsidR="001F476F" w:rsidRPr="001F476F">
        <w:rPr>
          <w:rFonts w:ascii="Times New Roman" w:hAnsi="Times New Roman"/>
        </w:rPr>
        <w:t>[15]</w:t>
      </w:r>
      <w:r w:rsidR="001F476F">
        <w:rPr>
          <w:rFonts w:ascii="Times New Roman" w:hAnsi="Times New Roman"/>
        </w:rPr>
        <w:fldChar w:fldCharType="end"/>
      </w:r>
      <w:r w:rsidR="005C773C">
        <w:rPr>
          <w:rFonts w:ascii="Times New Roman" w:hAnsi="Times New Roman"/>
        </w:rPr>
        <w:t>. Figure</w:t>
      </w:r>
      <w:r w:rsidR="001F476F">
        <w:rPr>
          <w:rFonts w:ascii="Times New Roman" w:hAnsi="Times New Roman"/>
        </w:rPr>
        <w:t xml:space="preserve"> 12</w:t>
      </w:r>
      <w:r w:rsidR="005C773C">
        <w:rPr>
          <w:rFonts w:ascii="Times New Roman" w:hAnsi="Times New Roman"/>
        </w:rPr>
        <w:t xml:space="preserve"> is an illustration of this concept. </w:t>
      </w:r>
      <w:r w:rsidR="00C9255F">
        <w:rPr>
          <w:rFonts w:ascii="Times New Roman" w:hAnsi="Times New Roman"/>
        </w:rPr>
        <w:t xml:space="preserve">Lastly, with big data, parallel processing may help performance. </w:t>
      </w:r>
      <w:r w:rsidR="001F476F">
        <w:rPr>
          <w:rFonts w:ascii="Times New Roman" w:hAnsi="Times New Roman"/>
        </w:rPr>
        <w:fldChar w:fldCharType="begin"/>
      </w:r>
      <w:r w:rsidR="001F476F">
        <w:rPr>
          <w:rFonts w:ascii="Times New Roman" w:hAnsi="Times New Roman"/>
        </w:rPr>
        <w:instrText xml:space="preserve"> ADDIN ZOTERO_ITEM CSL_CITATION {"citationID":"HwGOBjHY","properties":{"formattedCitation":"[5]","plainCitation":"[5]","noteIndex":0},"citationItems":[{"id":801,"uris":["http://zotero.org/users/4952111/items/4VN3TA2C"],"uri":["http://zotero.org/users/4952111/items/4VN3TA2C"],"itemData":{"id":801,"type":"paper-conference","abstract":"The classic K-Nearest Neighbor (KNN) classiﬁcation algorithm is widely used in text classiﬁcation. This paper proposes an efﬁcient algorithm for text classiﬁcation by improving the traditional TF-IDF based KNN text classiﬁcation algorithm. In addition, the MapReduce parallel implementation of the new algorithm on the Hadoop platform is introduced to improve the capacity of the KNN algorithm to process large data sets. The experimental results show that the new algorithm implemented through MapReduce not only improves the classiﬁcation accuracy, but also has the advantages of fast convergence and good scalability.","container-title":"2017 4th International Conference on Systems and Informatics (ICSAI)","DOI":"10.1109/ICSAI.2017.8248509","event":"2017 4th International Conference on Systems and Informatics (ICSAI)","event-place":"Hangzhou","ISBN":"978-1-5386-1107-4","language":"en","page":"1417-1422","publisher":"IEEE","publisher-place":"Hangzhou","source":"DOI.org (Crossref)","title":"Improved KNN text classification algorithm with MapReduce implementation","URL":"http://ieeexplore.ieee.org/document/8248509/","author":[{"family":"Zhao","given":"Yan"},{"family":"Qian","given":"Yun"},{"family":"Li","given":"Cuixia"}],"accessed":{"date-parts":[["2020",12,1]]},"issued":{"date-parts":[["2017",11]]}}}],"schema":"https://github.com/citation-style-language/schema/raw/master/csl-citation.json"} </w:instrText>
      </w:r>
      <w:r w:rsidR="001F476F">
        <w:rPr>
          <w:rFonts w:ascii="Times New Roman" w:hAnsi="Times New Roman"/>
        </w:rPr>
        <w:fldChar w:fldCharType="separate"/>
      </w:r>
      <w:r w:rsidR="001F476F" w:rsidRPr="001F476F">
        <w:rPr>
          <w:rFonts w:ascii="Times New Roman" w:hAnsi="Times New Roman"/>
        </w:rPr>
        <w:t>[5]</w:t>
      </w:r>
      <w:r w:rsidR="001F476F">
        <w:rPr>
          <w:rFonts w:ascii="Times New Roman" w:hAnsi="Times New Roman"/>
        </w:rPr>
        <w:fldChar w:fldCharType="end"/>
      </w:r>
      <w:r w:rsidR="00C9255F">
        <w:rPr>
          <w:rFonts w:ascii="Times New Roman" w:hAnsi="Times New Roman"/>
        </w:rPr>
        <w:t xml:space="preserve"> proposes using MapReduction with Hadoop for parallel processing which could lead to faster convergence and scalability. </w:t>
      </w:r>
    </w:p>
    <w:p w14:paraId="25AB82ED" w14:textId="77777777" w:rsidR="005C773C" w:rsidRPr="00D363EA" w:rsidRDefault="005C773C" w:rsidP="005C773C">
      <w:pPr>
        <w:keepNext/>
        <w:spacing w:line="480" w:lineRule="auto"/>
        <w:ind w:firstLine="0"/>
        <w:rPr>
          <w:rFonts w:ascii="Times New Roman" w:hAnsi="Times New Roman"/>
        </w:rPr>
      </w:pPr>
      <w:r w:rsidRPr="00D363EA">
        <w:rPr>
          <w:rFonts w:ascii="Times New Roman" w:hAnsi="Times New Roman"/>
          <w:noProof/>
        </w:rPr>
        <w:drawing>
          <wp:inline distT="0" distB="0" distL="0" distR="0" wp14:anchorId="57090854" wp14:editId="10916326">
            <wp:extent cx="3537304" cy="1287475"/>
            <wp:effectExtent l="0" t="0" r="635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564189" cy="1297261"/>
                    </a:xfrm>
                    <a:prstGeom prst="rect">
                      <a:avLst/>
                    </a:prstGeom>
                  </pic:spPr>
                </pic:pic>
              </a:graphicData>
            </a:graphic>
          </wp:inline>
        </w:drawing>
      </w:r>
    </w:p>
    <w:p w14:paraId="3EF5FC7A" w14:textId="3B75BCE9" w:rsidR="00924C8B" w:rsidRPr="000E18FB" w:rsidRDefault="001F476F" w:rsidP="000E18FB">
      <w:pPr>
        <w:pStyle w:val="Caption"/>
        <w:spacing w:line="480" w:lineRule="auto"/>
        <w:ind w:firstLine="0"/>
        <w:jc w:val="both"/>
        <w:rPr>
          <w:rFonts w:cs="Times New Roman"/>
          <w:b w:val="0"/>
          <w:bCs w:val="0"/>
        </w:rPr>
      </w:pPr>
      <w:r>
        <w:rPr>
          <w:rFonts w:cs="Times New Roman"/>
          <w:b w:val="0"/>
          <w:bCs w:val="0"/>
        </w:rPr>
        <w:t xml:space="preserve">Figure 12. </w:t>
      </w:r>
      <w:r w:rsidR="005C773C" w:rsidRPr="00D363EA">
        <w:rPr>
          <w:rFonts w:cs="Times New Roman"/>
          <w:b w:val="0"/>
          <w:bCs w:val="0"/>
        </w:rPr>
        <w:t>Framework of text categorization on text manifold</w:t>
      </w:r>
      <w:r>
        <w:rPr>
          <w:rFonts w:cs="Times New Roman"/>
          <w:b w:val="0"/>
          <w:bCs w:val="0"/>
        </w:rPr>
        <w:t xml:space="preserve"> </w:t>
      </w:r>
      <w:r w:rsidRPr="001F476F">
        <w:rPr>
          <w:b w:val="0"/>
          <w:bCs w:val="0"/>
        </w:rPr>
        <w:fldChar w:fldCharType="begin"/>
      </w:r>
      <w:r w:rsidR="00407847">
        <w:rPr>
          <w:b w:val="0"/>
          <w:bCs w:val="0"/>
        </w:rPr>
        <w:instrText xml:space="preserve"> ADDIN ZOTERO_ITEM CSL_CITATION {"citationID":"PwGAfGRo","properties":{"formattedCitation":"[15]","plainCitation":"[15]","noteIndex":0},"citationItems":[{"id":825,"uris":["http://zotero.org/users/4952111/items/XCTZI5ZL"],"uri":["http://zotero.org/users/4952111/items/XCTZI5ZL"],"itemData":{"id":825,"type":"paper-conference","abstract":"Text categorization has become the key technology in organizing and processing the large amount of text information. It normally involves an extremely high dimensional space, which makes most existing approaches generate highly biased estimates so as to reduce the classification accuracy. These approaches do not consider that the text documents may be intrinsically located on the low-dimensional manifold. This paper presents an approach that performs text categorization on texts manifold with respect to the intrinsic global manifold structure, such as by geodesic distance to measure the distance between two texts. This approach has been applied to improve the KNN for text categorization. This is empirically validated by the conducted experiments.","container-title":"2006 IEEE International Conference on Systems, Man and Cybernetics","DOI":"10.1109/ICSMC.2006.384735","event":"2006 IEEE International Conference on Systems, Man and Cybernetics","event-place":"Taipei, Taiwan","ISBN":"978-1-4244-0099-7","language":"en","page":"3872-3877","publisher":"IEEE","publisher-place":"Taipei, Taiwan","source":"DOI.org (Crossref)","title":"Performing Text Categorization on Manifold","URL":"http://ieeexplore.ieee.org/document/4274500/","author":[{"family":"Wen","given":"Guihua"},{"family":"Chen","given":"Gan"},{"family":"Jiang","given":"Lijun"}],"accessed":{"date-parts":[["2020",12,1]]},"issued":{"date-parts":[["2006",10]]}}}],"schema":"https://github.com/citation-style-language/schema/raw/master/csl-citation.json"} </w:instrText>
      </w:r>
      <w:r w:rsidRPr="001F476F">
        <w:rPr>
          <w:b w:val="0"/>
          <w:bCs w:val="0"/>
        </w:rPr>
        <w:fldChar w:fldCharType="separate"/>
      </w:r>
      <w:r w:rsidRPr="001F476F">
        <w:rPr>
          <w:rFonts w:cs="Times New Roman"/>
          <w:b w:val="0"/>
          <w:bCs w:val="0"/>
        </w:rPr>
        <w:t>[15]</w:t>
      </w:r>
      <w:r w:rsidRPr="001F476F">
        <w:rPr>
          <w:b w:val="0"/>
          <w:bCs w:val="0"/>
        </w:rPr>
        <w:fldChar w:fldCharType="end"/>
      </w:r>
      <w:r w:rsidR="00EC748C">
        <w:rPr>
          <w:rFonts w:cs="Times New Roman"/>
          <w:b w:val="0"/>
          <w:bCs w:val="0"/>
        </w:rPr>
        <w:t xml:space="preserve"> </w:t>
      </w:r>
    </w:p>
    <w:p w14:paraId="37E2B7ED" w14:textId="5D5F2676" w:rsidR="00CA0328" w:rsidRPr="00D363EA" w:rsidRDefault="00CA0328" w:rsidP="00642C56">
      <w:pPr>
        <w:pStyle w:val="Heading1"/>
        <w:spacing w:line="480" w:lineRule="auto"/>
        <w:rPr>
          <w:rFonts w:ascii="Times New Roman" w:hAnsi="Times New Roman"/>
        </w:rPr>
      </w:pPr>
      <w:r w:rsidRPr="00D363EA">
        <w:rPr>
          <w:rFonts w:ascii="Times New Roman" w:hAnsi="Times New Roman"/>
        </w:rPr>
        <w:lastRenderedPageBreak/>
        <w:t>Conclusions and future work</w:t>
      </w:r>
    </w:p>
    <w:p w14:paraId="6C8AF923" w14:textId="27305CB5" w:rsidR="000E18FB" w:rsidRDefault="000E18FB" w:rsidP="000E18FB">
      <w:pPr>
        <w:spacing w:line="480" w:lineRule="auto"/>
        <w:rPr>
          <w:rFonts w:ascii="Times New Roman" w:hAnsi="Times New Roman"/>
        </w:rPr>
      </w:pPr>
      <w:r w:rsidRPr="000E18FB">
        <w:rPr>
          <w:rFonts w:ascii="Times New Roman" w:hAnsi="Times New Roman"/>
        </w:rPr>
        <w:t xml:space="preserve">Typically, TF-IDF is used to discover semantic information from text, but the approach taken with this project is to apply to tokenize character values instead of words. Much of an HTML file may not have semantic meaning, such as an </w:t>
      </w:r>
      <w:proofErr w:type="spellStart"/>
      <w:r w:rsidRPr="000E18FB">
        <w:rPr>
          <w:rFonts w:ascii="Times New Roman" w:hAnsi="Times New Roman"/>
        </w:rPr>
        <w:t>href</w:t>
      </w:r>
      <w:proofErr w:type="spellEnd"/>
      <w:r w:rsidRPr="000E18FB">
        <w:rPr>
          <w:rFonts w:ascii="Times New Roman" w:hAnsi="Times New Roman"/>
        </w:rPr>
        <w:t xml:space="preserve"> reference link. By tokenizing each character, the algorithm can find useful information from elements which are not normally visible to the users of the websites. </w:t>
      </w:r>
      <w:r>
        <w:rPr>
          <w:rFonts w:ascii="Times New Roman" w:hAnsi="Times New Roman"/>
        </w:rPr>
        <w:t>When starting this project, there was fear that there would not be any meaningful patters by vectoring characters instead of words. The results from the evaluation metrics used with this project suggests that this avenue is likely suitable to cybersecurity. While the evaluation results are fair and all to the left of the diagonal line with the ROC, expanding this project with proposed solution, such as</w:t>
      </w:r>
      <w:r w:rsidR="000B0714">
        <w:rPr>
          <w:rFonts w:ascii="Times New Roman" w:hAnsi="Times New Roman"/>
        </w:rPr>
        <w:t xml:space="preserve"> using a </w:t>
      </w:r>
      <w:r>
        <w:rPr>
          <w:rFonts w:ascii="Times New Roman" w:hAnsi="Times New Roman"/>
        </w:rPr>
        <w:t>text manifold</w:t>
      </w:r>
      <w:r w:rsidR="003E4F15">
        <w:rPr>
          <w:rFonts w:ascii="Times New Roman" w:hAnsi="Times New Roman"/>
        </w:rPr>
        <w:t xml:space="preserve"> (such as </w:t>
      </w:r>
      <w:proofErr w:type="spellStart"/>
      <w:r w:rsidR="003E4F15">
        <w:rPr>
          <w:rFonts w:ascii="Times New Roman" w:hAnsi="Times New Roman"/>
        </w:rPr>
        <w:t>Isomap</w:t>
      </w:r>
      <w:proofErr w:type="spellEnd"/>
      <w:r w:rsidR="003E4F15">
        <w:rPr>
          <w:rFonts w:ascii="Times New Roman" w:hAnsi="Times New Roman"/>
        </w:rPr>
        <w:t xml:space="preserve">, Locally Linear Embedding, Modified Linear Embedding, Hessian </w:t>
      </w:r>
      <w:proofErr w:type="spellStart"/>
      <w:r w:rsidR="003E4F15">
        <w:rPr>
          <w:rFonts w:ascii="Times New Roman" w:hAnsi="Times New Roman"/>
        </w:rPr>
        <w:t>Eigenmappening</w:t>
      </w:r>
      <w:proofErr w:type="spellEnd"/>
      <w:r>
        <w:rPr>
          <w:rFonts w:ascii="Times New Roman" w:hAnsi="Times New Roman"/>
        </w:rPr>
        <w:t>,</w:t>
      </w:r>
      <w:r w:rsidR="003E4F15">
        <w:rPr>
          <w:rFonts w:ascii="Times New Roman" w:hAnsi="Times New Roman"/>
        </w:rPr>
        <w:t xml:space="preserve"> etc.),</w:t>
      </w:r>
      <w:r>
        <w:rPr>
          <w:rFonts w:ascii="Times New Roman" w:hAnsi="Times New Roman"/>
        </w:rPr>
        <w:t xml:space="preserve"> ontology mapping, and parallel processing could likely render exceptional performance. </w:t>
      </w:r>
    </w:p>
    <w:p w14:paraId="7BD8368D" w14:textId="1714B47A" w:rsidR="003E4F15" w:rsidRDefault="000E18FB" w:rsidP="00407847">
      <w:pPr>
        <w:spacing w:line="480" w:lineRule="auto"/>
        <w:ind w:firstLine="0"/>
        <w:rPr>
          <w:rFonts w:ascii="Times New Roman" w:hAnsi="Times New Roman"/>
        </w:rPr>
      </w:pPr>
      <w:r>
        <w:rPr>
          <w:rFonts w:ascii="Times New Roman" w:hAnsi="Times New Roman"/>
        </w:rPr>
        <w:tab/>
        <w:t xml:space="preserve">There are many lessons learned while working on this project. The one </w:t>
      </w:r>
      <w:r w:rsidR="000B0714">
        <w:rPr>
          <w:rFonts w:ascii="Times New Roman" w:hAnsi="Times New Roman"/>
        </w:rPr>
        <w:t xml:space="preserve">that I would say is most meaningful is that preprocessing can be very time consuming. This is useful to know when planning future projects. I have also learned many useful skills, such as web crawling and text mining. The initial goal was to analyze much more HTML tags and other elements, but I realized about midway through the project that it would not be possible, give the time constraint. After starting to collect information from websites, there were problems with memory storage and curse of dimensionality. Lastly, I have learned that finding active malicious websites and labeled data is very challenging and costly. </w:t>
      </w:r>
    </w:p>
    <w:p w14:paraId="4307A474" w14:textId="77777777" w:rsidR="00407847" w:rsidRDefault="00407847" w:rsidP="00642C56">
      <w:pPr>
        <w:pStyle w:val="Heading1"/>
        <w:spacing w:line="480" w:lineRule="auto"/>
        <w:rPr>
          <w:rFonts w:ascii="Times New Roman" w:hAnsi="Times New Roman"/>
        </w:rPr>
      </w:pPr>
    </w:p>
    <w:p w14:paraId="13541E3D" w14:textId="77777777" w:rsidR="00407847" w:rsidRDefault="00407847" w:rsidP="00642C56">
      <w:pPr>
        <w:pStyle w:val="Heading1"/>
        <w:spacing w:line="480" w:lineRule="auto"/>
        <w:rPr>
          <w:rFonts w:ascii="Times New Roman" w:hAnsi="Times New Roman"/>
        </w:rPr>
      </w:pPr>
    </w:p>
    <w:p w14:paraId="5913292E" w14:textId="77777777" w:rsidR="00407847" w:rsidRDefault="00F2726B" w:rsidP="00642C56">
      <w:pPr>
        <w:pStyle w:val="Heading1"/>
        <w:spacing w:line="480" w:lineRule="auto"/>
        <w:rPr>
          <w:rFonts w:ascii="Times New Roman" w:hAnsi="Times New Roman"/>
        </w:rPr>
      </w:pPr>
      <w:r w:rsidRPr="00D363EA">
        <w:rPr>
          <w:rFonts w:ascii="Times New Roman" w:hAnsi="Times New Roman"/>
        </w:rPr>
        <w:t>References</w:t>
      </w:r>
    </w:p>
    <w:p w14:paraId="69A94FD7" w14:textId="77777777" w:rsidR="00407847" w:rsidRPr="008E5E97" w:rsidRDefault="00F2726B" w:rsidP="00407847">
      <w:pPr>
        <w:pStyle w:val="Bibliography"/>
        <w:rPr>
          <w:rFonts w:ascii="Times New Roman" w:hAnsi="Times New Roman"/>
        </w:rPr>
      </w:pPr>
      <w:r w:rsidRPr="00D363EA">
        <w:t xml:space="preserve"> </w:t>
      </w:r>
      <w:r w:rsidR="00407847" w:rsidRPr="008E5E97">
        <w:fldChar w:fldCharType="begin"/>
      </w:r>
      <w:r w:rsidR="00407847" w:rsidRPr="008E5E97">
        <w:instrText xml:space="preserve"> ADDIN ZOTERO_BIBL {"uncited":[],"omitted":[],"custom":[]} CSL_BIBLIOGRAPHY </w:instrText>
      </w:r>
      <w:r w:rsidR="00407847" w:rsidRPr="008E5E97">
        <w:fldChar w:fldCharType="separate"/>
      </w:r>
      <w:r w:rsidR="00407847" w:rsidRPr="008E5E97">
        <w:rPr>
          <w:rFonts w:ascii="Times New Roman" w:hAnsi="Times New Roman"/>
        </w:rPr>
        <w:t>[1]</w:t>
      </w:r>
      <w:r w:rsidR="00407847" w:rsidRPr="008E5E97">
        <w:rPr>
          <w:rFonts w:ascii="Times New Roman" w:hAnsi="Times New Roman"/>
        </w:rPr>
        <w:tab/>
        <w:t xml:space="preserve">D. </w:t>
      </w:r>
      <w:proofErr w:type="spellStart"/>
      <w:r w:rsidR="00407847" w:rsidRPr="008E5E97">
        <w:rPr>
          <w:rFonts w:ascii="Times New Roman" w:hAnsi="Times New Roman"/>
        </w:rPr>
        <w:t>Canali</w:t>
      </w:r>
      <w:proofErr w:type="spellEnd"/>
      <w:r w:rsidR="00407847" w:rsidRPr="008E5E97">
        <w:rPr>
          <w:rFonts w:ascii="Times New Roman" w:hAnsi="Times New Roman"/>
        </w:rPr>
        <w:t xml:space="preserve">, M. Cova, G. Vigna, and C. </w:t>
      </w:r>
      <w:proofErr w:type="spellStart"/>
      <w:r w:rsidR="00407847" w:rsidRPr="008E5E97">
        <w:rPr>
          <w:rFonts w:ascii="Times New Roman" w:hAnsi="Times New Roman"/>
        </w:rPr>
        <w:t>Kruegel</w:t>
      </w:r>
      <w:proofErr w:type="spellEnd"/>
      <w:r w:rsidR="00407847" w:rsidRPr="008E5E97">
        <w:rPr>
          <w:rFonts w:ascii="Times New Roman" w:hAnsi="Times New Roman"/>
        </w:rPr>
        <w:t>, “</w:t>
      </w:r>
      <w:proofErr w:type="spellStart"/>
      <w:r w:rsidR="00407847" w:rsidRPr="008E5E97">
        <w:rPr>
          <w:rFonts w:ascii="Times New Roman" w:hAnsi="Times New Roman"/>
        </w:rPr>
        <w:t>Prophiler</w:t>
      </w:r>
      <w:proofErr w:type="spellEnd"/>
      <w:r w:rsidR="00407847" w:rsidRPr="008E5E97">
        <w:rPr>
          <w:rFonts w:ascii="Times New Roman" w:hAnsi="Times New Roman"/>
        </w:rPr>
        <w:t xml:space="preserve">: a fast filter for the large-scale detection of malicious web pages,” in </w:t>
      </w:r>
      <w:r w:rsidR="00407847" w:rsidRPr="008E5E97">
        <w:rPr>
          <w:rFonts w:ascii="Times New Roman" w:hAnsi="Times New Roman"/>
          <w:i/>
          <w:iCs/>
        </w:rPr>
        <w:t>Proceedings of the 20th international conference on World wide web - WWW ’11</w:t>
      </w:r>
      <w:r w:rsidR="00407847" w:rsidRPr="008E5E97">
        <w:rPr>
          <w:rFonts w:ascii="Times New Roman" w:hAnsi="Times New Roman"/>
        </w:rPr>
        <w:t xml:space="preserve">, Hyderabad, India, 2011, p. 197, </w:t>
      </w:r>
      <w:proofErr w:type="spellStart"/>
      <w:r w:rsidR="00407847" w:rsidRPr="008E5E97">
        <w:rPr>
          <w:rFonts w:ascii="Times New Roman" w:hAnsi="Times New Roman"/>
        </w:rPr>
        <w:t>doi</w:t>
      </w:r>
      <w:proofErr w:type="spellEnd"/>
      <w:r w:rsidR="00407847" w:rsidRPr="008E5E97">
        <w:rPr>
          <w:rFonts w:ascii="Times New Roman" w:hAnsi="Times New Roman"/>
        </w:rPr>
        <w:t>: 10.1145/1963405.1963436.</w:t>
      </w:r>
    </w:p>
    <w:p w14:paraId="1F68D535" w14:textId="77777777" w:rsidR="00407847" w:rsidRPr="008E5E97" w:rsidRDefault="00407847" w:rsidP="00407847">
      <w:pPr>
        <w:pStyle w:val="Bibliography"/>
        <w:rPr>
          <w:rFonts w:ascii="Times New Roman" w:hAnsi="Times New Roman"/>
        </w:rPr>
      </w:pPr>
      <w:r w:rsidRPr="008E5E97">
        <w:rPr>
          <w:rFonts w:ascii="Times New Roman" w:hAnsi="Times New Roman"/>
        </w:rPr>
        <w:t>[2]</w:t>
      </w:r>
      <w:r w:rsidRPr="008E5E97">
        <w:rPr>
          <w:rFonts w:ascii="Times New Roman" w:hAnsi="Times New Roman"/>
        </w:rPr>
        <w:tab/>
        <w:t xml:space="preserve">A. van </w:t>
      </w:r>
      <w:proofErr w:type="spellStart"/>
      <w:r w:rsidRPr="008E5E97">
        <w:rPr>
          <w:rFonts w:ascii="Times New Roman" w:hAnsi="Times New Roman"/>
        </w:rPr>
        <w:t>Deursen</w:t>
      </w:r>
      <w:proofErr w:type="spellEnd"/>
      <w:r w:rsidRPr="008E5E97">
        <w:rPr>
          <w:rFonts w:ascii="Times New Roman" w:hAnsi="Times New Roman"/>
        </w:rPr>
        <w:t xml:space="preserve">, A. Mesbah, and A. </w:t>
      </w:r>
      <w:proofErr w:type="spellStart"/>
      <w:r w:rsidRPr="008E5E97">
        <w:rPr>
          <w:rFonts w:ascii="Times New Roman" w:hAnsi="Times New Roman"/>
        </w:rPr>
        <w:t>Nederlof</w:t>
      </w:r>
      <w:proofErr w:type="spellEnd"/>
      <w:r w:rsidRPr="008E5E97">
        <w:rPr>
          <w:rFonts w:ascii="Times New Roman" w:hAnsi="Times New Roman"/>
        </w:rPr>
        <w:t xml:space="preserve">, “Crawl-based analysis of web applications: Prospects and challenges,” </w:t>
      </w:r>
      <w:r w:rsidRPr="008E5E97">
        <w:rPr>
          <w:rFonts w:ascii="Times New Roman" w:hAnsi="Times New Roman"/>
          <w:i/>
          <w:iCs/>
        </w:rPr>
        <w:t xml:space="preserve">Sci. </w:t>
      </w:r>
      <w:proofErr w:type="spellStart"/>
      <w:r w:rsidRPr="008E5E97">
        <w:rPr>
          <w:rFonts w:ascii="Times New Roman" w:hAnsi="Times New Roman"/>
          <w:i/>
          <w:iCs/>
        </w:rPr>
        <w:t>Comput</w:t>
      </w:r>
      <w:proofErr w:type="spellEnd"/>
      <w:r w:rsidRPr="008E5E97">
        <w:rPr>
          <w:rFonts w:ascii="Times New Roman" w:hAnsi="Times New Roman"/>
          <w:i/>
          <w:iCs/>
        </w:rPr>
        <w:t>. Program.</w:t>
      </w:r>
      <w:r w:rsidRPr="008E5E97">
        <w:rPr>
          <w:rFonts w:ascii="Times New Roman" w:hAnsi="Times New Roman"/>
        </w:rPr>
        <w:t xml:space="preserve">, vol. 97, pp. 173–180, Jan. 2015, </w:t>
      </w:r>
      <w:proofErr w:type="spellStart"/>
      <w:r w:rsidRPr="008E5E97">
        <w:rPr>
          <w:rFonts w:ascii="Times New Roman" w:hAnsi="Times New Roman"/>
        </w:rPr>
        <w:t>doi</w:t>
      </w:r>
      <w:proofErr w:type="spellEnd"/>
      <w:r w:rsidRPr="008E5E97">
        <w:rPr>
          <w:rFonts w:ascii="Times New Roman" w:hAnsi="Times New Roman"/>
        </w:rPr>
        <w:t>: 10.1016/j.scico.2014.09.005.</w:t>
      </w:r>
    </w:p>
    <w:p w14:paraId="13C80D86" w14:textId="77777777" w:rsidR="00407847" w:rsidRPr="008E5E97" w:rsidRDefault="00407847" w:rsidP="00407847">
      <w:pPr>
        <w:pStyle w:val="Bibliography"/>
        <w:rPr>
          <w:rFonts w:ascii="Times New Roman" w:hAnsi="Times New Roman"/>
        </w:rPr>
      </w:pPr>
      <w:r w:rsidRPr="008E5E97">
        <w:rPr>
          <w:rFonts w:ascii="Times New Roman" w:hAnsi="Times New Roman"/>
        </w:rPr>
        <w:t>[3]</w:t>
      </w:r>
      <w:r w:rsidRPr="008E5E97">
        <w:rPr>
          <w:rFonts w:ascii="Times New Roman" w:hAnsi="Times New Roman"/>
        </w:rPr>
        <w:tab/>
        <w:t xml:space="preserve">C. Liu, Y. Sheng, Z. Wei, and Y.-Q. Yang, “Research of Text Classification Based on Improved TF-IDF Algorithm,” in </w:t>
      </w:r>
      <w:r w:rsidRPr="008E5E97">
        <w:rPr>
          <w:rFonts w:ascii="Times New Roman" w:hAnsi="Times New Roman"/>
          <w:i/>
          <w:iCs/>
        </w:rPr>
        <w:t>2018 IEEE International Conference of Intelligent Robotic and Control Engineering (IRCE)</w:t>
      </w:r>
      <w:r w:rsidRPr="008E5E97">
        <w:rPr>
          <w:rFonts w:ascii="Times New Roman" w:hAnsi="Times New Roman"/>
        </w:rPr>
        <w:t xml:space="preserve">, Lanzhou, Aug. 2018, pp. 218–222, </w:t>
      </w:r>
      <w:proofErr w:type="spellStart"/>
      <w:r w:rsidRPr="008E5E97">
        <w:rPr>
          <w:rFonts w:ascii="Times New Roman" w:hAnsi="Times New Roman"/>
        </w:rPr>
        <w:t>doi</w:t>
      </w:r>
      <w:proofErr w:type="spellEnd"/>
      <w:r w:rsidRPr="008E5E97">
        <w:rPr>
          <w:rFonts w:ascii="Times New Roman" w:hAnsi="Times New Roman"/>
        </w:rPr>
        <w:t>: 10.1109/IRCE.2018.8492945.</w:t>
      </w:r>
    </w:p>
    <w:p w14:paraId="7CBB9B27" w14:textId="77777777" w:rsidR="00407847" w:rsidRPr="008E5E97" w:rsidRDefault="00407847" w:rsidP="00407847">
      <w:pPr>
        <w:pStyle w:val="Bibliography"/>
        <w:rPr>
          <w:rFonts w:ascii="Times New Roman" w:hAnsi="Times New Roman"/>
        </w:rPr>
      </w:pPr>
      <w:r w:rsidRPr="008E5E97">
        <w:rPr>
          <w:rFonts w:ascii="Times New Roman" w:hAnsi="Times New Roman"/>
        </w:rPr>
        <w:t>[4]</w:t>
      </w:r>
      <w:r w:rsidRPr="008E5E97">
        <w:rPr>
          <w:rFonts w:ascii="Times New Roman" w:hAnsi="Times New Roman"/>
        </w:rPr>
        <w:tab/>
        <w:t xml:space="preserve">R. Kosala and H. </w:t>
      </w:r>
      <w:proofErr w:type="spellStart"/>
      <w:r w:rsidRPr="008E5E97">
        <w:rPr>
          <w:rFonts w:ascii="Times New Roman" w:hAnsi="Times New Roman"/>
        </w:rPr>
        <w:t>Blockeel</w:t>
      </w:r>
      <w:proofErr w:type="spellEnd"/>
      <w:r w:rsidRPr="008E5E97">
        <w:rPr>
          <w:rFonts w:ascii="Times New Roman" w:hAnsi="Times New Roman"/>
        </w:rPr>
        <w:t xml:space="preserve">, “Web mining research: a survey,” </w:t>
      </w:r>
      <w:r w:rsidRPr="008E5E97">
        <w:rPr>
          <w:rFonts w:ascii="Times New Roman" w:hAnsi="Times New Roman"/>
          <w:i/>
          <w:iCs/>
        </w:rPr>
        <w:t xml:space="preserve">ACM SIGKDD </w:t>
      </w:r>
      <w:proofErr w:type="spellStart"/>
      <w:r w:rsidRPr="008E5E97">
        <w:rPr>
          <w:rFonts w:ascii="Times New Roman" w:hAnsi="Times New Roman"/>
          <w:i/>
          <w:iCs/>
        </w:rPr>
        <w:t>Explor</w:t>
      </w:r>
      <w:proofErr w:type="spellEnd"/>
      <w:r w:rsidRPr="008E5E97">
        <w:rPr>
          <w:rFonts w:ascii="Times New Roman" w:hAnsi="Times New Roman"/>
          <w:i/>
          <w:iCs/>
        </w:rPr>
        <w:t xml:space="preserve">. </w:t>
      </w:r>
      <w:proofErr w:type="spellStart"/>
      <w:r w:rsidRPr="008E5E97">
        <w:rPr>
          <w:rFonts w:ascii="Times New Roman" w:hAnsi="Times New Roman"/>
          <w:i/>
          <w:iCs/>
        </w:rPr>
        <w:t>Newsl</w:t>
      </w:r>
      <w:proofErr w:type="spellEnd"/>
      <w:r w:rsidRPr="008E5E97">
        <w:rPr>
          <w:rFonts w:ascii="Times New Roman" w:hAnsi="Times New Roman"/>
          <w:i/>
          <w:iCs/>
        </w:rPr>
        <w:t>.</w:t>
      </w:r>
      <w:r w:rsidRPr="008E5E97">
        <w:rPr>
          <w:rFonts w:ascii="Times New Roman" w:hAnsi="Times New Roman"/>
        </w:rPr>
        <w:t xml:space="preserve">, vol. 2, no. 1, pp. 1–15, Jun. 2000, </w:t>
      </w:r>
      <w:proofErr w:type="spellStart"/>
      <w:r w:rsidRPr="008E5E97">
        <w:rPr>
          <w:rFonts w:ascii="Times New Roman" w:hAnsi="Times New Roman"/>
        </w:rPr>
        <w:t>doi</w:t>
      </w:r>
      <w:proofErr w:type="spellEnd"/>
      <w:r w:rsidRPr="008E5E97">
        <w:rPr>
          <w:rFonts w:ascii="Times New Roman" w:hAnsi="Times New Roman"/>
        </w:rPr>
        <w:t>: 10.1145/360402.360406.</w:t>
      </w:r>
    </w:p>
    <w:p w14:paraId="443C2054" w14:textId="77777777" w:rsidR="00407847" w:rsidRPr="008E5E97" w:rsidRDefault="00407847" w:rsidP="00407847">
      <w:pPr>
        <w:pStyle w:val="Bibliography"/>
        <w:rPr>
          <w:rFonts w:ascii="Times New Roman" w:hAnsi="Times New Roman"/>
        </w:rPr>
      </w:pPr>
      <w:r w:rsidRPr="008E5E97">
        <w:rPr>
          <w:rFonts w:ascii="Times New Roman" w:hAnsi="Times New Roman"/>
        </w:rPr>
        <w:t>[5]</w:t>
      </w:r>
      <w:r w:rsidRPr="008E5E97">
        <w:rPr>
          <w:rFonts w:ascii="Times New Roman" w:hAnsi="Times New Roman"/>
        </w:rPr>
        <w:tab/>
        <w:t xml:space="preserve">Y. Zhao, Y. Qian, and C. Li, “Improved KNN text classification algorithm with MapReduce implementation,” in </w:t>
      </w:r>
      <w:r w:rsidRPr="008E5E97">
        <w:rPr>
          <w:rFonts w:ascii="Times New Roman" w:hAnsi="Times New Roman"/>
          <w:i/>
          <w:iCs/>
        </w:rPr>
        <w:t>2017 4th International Conference on Systems and Informatics (ICSAI)</w:t>
      </w:r>
      <w:r w:rsidRPr="008E5E97">
        <w:rPr>
          <w:rFonts w:ascii="Times New Roman" w:hAnsi="Times New Roman"/>
        </w:rPr>
        <w:t xml:space="preserve">, Hangzhou, Nov. 2017, pp. 1417–1422, </w:t>
      </w:r>
      <w:proofErr w:type="spellStart"/>
      <w:r w:rsidRPr="008E5E97">
        <w:rPr>
          <w:rFonts w:ascii="Times New Roman" w:hAnsi="Times New Roman"/>
        </w:rPr>
        <w:t>doi</w:t>
      </w:r>
      <w:proofErr w:type="spellEnd"/>
      <w:r w:rsidRPr="008E5E97">
        <w:rPr>
          <w:rFonts w:ascii="Times New Roman" w:hAnsi="Times New Roman"/>
        </w:rPr>
        <w:t>: 10.1109/ICSAI.2017.8248509.</w:t>
      </w:r>
    </w:p>
    <w:p w14:paraId="51B1056A" w14:textId="77777777" w:rsidR="00407847" w:rsidRPr="008E5E97" w:rsidRDefault="00407847" w:rsidP="00407847">
      <w:pPr>
        <w:pStyle w:val="Bibliography"/>
        <w:rPr>
          <w:rFonts w:ascii="Times New Roman" w:hAnsi="Times New Roman"/>
        </w:rPr>
      </w:pPr>
      <w:r w:rsidRPr="008E5E97">
        <w:rPr>
          <w:rFonts w:ascii="Times New Roman" w:hAnsi="Times New Roman"/>
        </w:rPr>
        <w:t>[6]</w:t>
      </w:r>
      <w:r w:rsidRPr="008E5E97">
        <w:rPr>
          <w:rFonts w:ascii="Times New Roman" w:hAnsi="Times New Roman"/>
        </w:rPr>
        <w:tab/>
        <w:t xml:space="preserve">S. Jiang, G. Pang, M. Wu, and L. </w:t>
      </w:r>
      <w:proofErr w:type="spellStart"/>
      <w:r w:rsidRPr="008E5E97">
        <w:rPr>
          <w:rFonts w:ascii="Times New Roman" w:hAnsi="Times New Roman"/>
        </w:rPr>
        <w:t>Kuang</w:t>
      </w:r>
      <w:proofErr w:type="spellEnd"/>
      <w:r w:rsidRPr="008E5E97">
        <w:rPr>
          <w:rFonts w:ascii="Times New Roman" w:hAnsi="Times New Roman"/>
        </w:rPr>
        <w:t xml:space="preserve">, “An improved K-nearest-neighbor algorithm for text categorization,” </w:t>
      </w:r>
      <w:r w:rsidRPr="008E5E97">
        <w:rPr>
          <w:rFonts w:ascii="Times New Roman" w:hAnsi="Times New Roman"/>
          <w:i/>
          <w:iCs/>
        </w:rPr>
        <w:t>Expert Syst. Appl.</w:t>
      </w:r>
      <w:r w:rsidRPr="008E5E97">
        <w:rPr>
          <w:rFonts w:ascii="Times New Roman" w:hAnsi="Times New Roman"/>
        </w:rPr>
        <w:t xml:space="preserve">, vol. 39, no. 1, pp. 1503–1509, Jan. 2012, </w:t>
      </w:r>
      <w:proofErr w:type="spellStart"/>
      <w:r w:rsidRPr="008E5E97">
        <w:rPr>
          <w:rFonts w:ascii="Times New Roman" w:hAnsi="Times New Roman"/>
        </w:rPr>
        <w:t>doi</w:t>
      </w:r>
      <w:proofErr w:type="spellEnd"/>
      <w:r w:rsidRPr="008E5E97">
        <w:rPr>
          <w:rFonts w:ascii="Times New Roman" w:hAnsi="Times New Roman"/>
        </w:rPr>
        <w:t>: 10.1016/j.eswa.2011.08.040.</w:t>
      </w:r>
    </w:p>
    <w:p w14:paraId="0F29979E" w14:textId="77777777" w:rsidR="00407847" w:rsidRPr="008E5E97" w:rsidRDefault="00407847" w:rsidP="00407847">
      <w:pPr>
        <w:pStyle w:val="Bibliography"/>
        <w:rPr>
          <w:rFonts w:ascii="Times New Roman" w:hAnsi="Times New Roman"/>
        </w:rPr>
      </w:pPr>
      <w:r w:rsidRPr="008E5E97">
        <w:rPr>
          <w:rFonts w:ascii="Times New Roman" w:hAnsi="Times New Roman"/>
        </w:rPr>
        <w:t>[7]</w:t>
      </w:r>
      <w:r w:rsidRPr="008E5E97">
        <w:rPr>
          <w:rFonts w:ascii="Times New Roman" w:hAnsi="Times New Roman"/>
        </w:rPr>
        <w:tab/>
        <w:t xml:space="preserve">R. Cooley, B. </w:t>
      </w:r>
      <w:proofErr w:type="spellStart"/>
      <w:r w:rsidRPr="008E5E97">
        <w:rPr>
          <w:rFonts w:ascii="Times New Roman" w:hAnsi="Times New Roman"/>
        </w:rPr>
        <w:t>Mobasher</w:t>
      </w:r>
      <w:proofErr w:type="spellEnd"/>
      <w:r w:rsidRPr="008E5E97">
        <w:rPr>
          <w:rFonts w:ascii="Times New Roman" w:hAnsi="Times New Roman"/>
        </w:rPr>
        <w:t xml:space="preserve">, and J. Srivastava, “Web mining: information and pattern discovery on the World Wide Web,” in </w:t>
      </w:r>
      <w:r w:rsidRPr="008E5E97">
        <w:rPr>
          <w:rFonts w:ascii="Times New Roman" w:hAnsi="Times New Roman"/>
          <w:i/>
          <w:iCs/>
        </w:rPr>
        <w:t>Proceedings Ninth IEEE International Conference on Tools with Artificial Intelligence</w:t>
      </w:r>
      <w:r w:rsidRPr="008E5E97">
        <w:rPr>
          <w:rFonts w:ascii="Times New Roman" w:hAnsi="Times New Roman"/>
        </w:rPr>
        <w:t xml:space="preserve">, Newport Beach, CA, USA, 1997, pp. 558–567, </w:t>
      </w:r>
      <w:proofErr w:type="spellStart"/>
      <w:r w:rsidRPr="008E5E97">
        <w:rPr>
          <w:rFonts w:ascii="Times New Roman" w:hAnsi="Times New Roman"/>
        </w:rPr>
        <w:t>doi</w:t>
      </w:r>
      <w:proofErr w:type="spellEnd"/>
      <w:r w:rsidRPr="008E5E97">
        <w:rPr>
          <w:rFonts w:ascii="Times New Roman" w:hAnsi="Times New Roman"/>
        </w:rPr>
        <w:t>: 10.1109/TAI.1997.632303.</w:t>
      </w:r>
    </w:p>
    <w:p w14:paraId="49AA2F49" w14:textId="77777777" w:rsidR="00407847" w:rsidRPr="008E5E97" w:rsidRDefault="00407847" w:rsidP="00407847">
      <w:pPr>
        <w:pStyle w:val="Bibliography"/>
        <w:rPr>
          <w:rFonts w:ascii="Times New Roman" w:hAnsi="Times New Roman"/>
        </w:rPr>
      </w:pPr>
      <w:r w:rsidRPr="008E5E97">
        <w:rPr>
          <w:rFonts w:ascii="Times New Roman" w:hAnsi="Times New Roman"/>
        </w:rPr>
        <w:t>[8]</w:t>
      </w:r>
      <w:r w:rsidRPr="008E5E97">
        <w:rPr>
          <w:rFonts w:ascii="Times New Roman" w:hAnsi="Times New Roman"/>
        </w:rPr>
        <w:tab/>
        <w:t xml:space="preserve">M. Kumar, R. Bhatia, and D. Rattan, “A survey of Web crawlers for information retrieval,” </w:t>
      </w:r>
      <w:r w:rsidRPr="008E5E97">
        <w:rPr>
          <w:rFonts w:ascii="Times New Roman" w:hAnsi="Times New Roman"/>
          <w:i/>
          <w:iCs/>
        </w:rPr>
        <w:t xml:space="preserve">WIREs Data Min. </w:t>
      </w:r>
      <w:proofErr w:type="spellStart"/>
      <w:r w:rsidRPr="008E5E97">
        <w:rPr>
          <w:rFonts w:ascii="Times New Roman" w:hAnsi="Times New Roman"/>
          <w:i/>
          <w:iCs/>
        </w:rPr>
        <w:t>Knowl</w:t>
      </w:r>
      <w:proofErr w:type="spellEnd"/>
      <w:r w:rsidRPr="008E5E97">
        <w:rPr>
          <w:rFonts w:ascii="Times New Roman" w:hAnsi="Times New Roman"/>
          <w:i/>
          <w:iCs/>
        </w:rPr>
        <w:t xml:space="preserve">. </w:t>
      </w:r>
      <w:proofErr w:type="spellStart"/>
      <w:r w:rsidRPr="008E5E97">
        <w:rPr>
          <w:rFonts w:ascii="Times New Roman" w:hAnsi="Times New Roman"/>
          <w:i/>
          <w:iCs/>
        </w:rPr>
        <w:t>Discov</w:t>
      </w:r>
      <w:proofErr w:type="spellEnd"/>
      <w:r w:rsidRPr="008E5E97">
        <w:rPr>
          <w:rFonts w:ascii="Times New Roman" w:hAnsi="Times New Roman"/>
          <w:i/>
          <w:iCs/>
        </w:rPr>
        <w:t>.</w:t>
      </w:r>
      <w:r w:rsidRPr="008E5E97">
        <w:rPr>
          <w:rFonts w:ascii="Times New Roman" w:hAnsi="Times New Roman"/>
        </w:rPr>
        <w:t xml:space="preserve">, vol. 7, no. 6, Nov. 2017, </w:t>
      </w:r>
      <w:proofErr w:type="spellStart"/>
      <w:r w:rsidRPr="008E5E97">
        <w:rPr>
          <w:rFonts w:ascii="Times New Roman" w:hAnsi="Times New Roman"/>
        </w:rPr>
        <w:t>doi</w:t>
      </w:r>
      <w:proofErr w:type="spellEnd"/>
      <w:r w:rsidRPr="008E5E97">
        <w:rPr>
          <w:rFonts w:ascii="Times New Roman" w:hAnsi="Times New Roman"/>
        </w:rPr>
        <w:t>: 10.1002/widm.1218.</w:t>
      </w:r>
    </w:p>
    <w:p w14:paraId="20E4E7C7" w14:textId="77777777" w:rsidR="00407847" w:rsidRPr="008E5E97" w:rsidRDefault="00407847" w:rsidP="00407847">
      <w:pPr>
        <w:pStyle w:val="Bibliography"/>
        <w:rPr>
          <w:rFonts w:ascii="Times New Roman" w:hAnsi="Times New Roman"/>
        </w:rPr>
      </w:pPr>
      <w:r w:rsidRPr="008E5E97">
        <w:rPr>
          <w:rFonts w:ascii="Times New Roman" w:hAnsi="Times New Roman"/>
        </w:rPr>
        <w:t>[9]</w:t>
      </w:r>
      <w:r w:rsidRPr="008E5E97">
        <w:rPr>
          <w:rFonts w:ascii="Times New Roman" w:hAnsi="Times New Roman"/>
        </w:rPr>
        <w:tab/>
        <w:t xml:space="preserve">B. </w:t>
      </w:r>
      <w:proofErr w:type="spellStart"/>
      <w:r w:rsidRPr="008E5E97">
        <w:rPr>
          <w:rFonts w:ascii="Times New Roman" w:hAnsi="Times New Roman"/>
        </w:rPr>
        <w:t>Trstenjak</w:t>
      </w:r>
      <w:proofErr w:type="spellEnd"/>
      <w:r w:rsidRPr="008E5E97">
        <w:rPr>
          <w:rFonts w:ascii="Times New Roman" w:hAnsi="Times New Roman"/>
        </w:rPr>
        <w:t xml:space="preserve">, S. </w:t>
      </w:r>
      <w:proofErr w:type="spellStart"/>
      <w:r w:rsidRPr="008E5E97">
        <w:rPr>
          <w:rFonts w:ascii="Times New Roman" w:hAnsi="Times New Roman"/>
        </w:rPr>
        <w:t>Mikac</w:t>
      </w:r>
      <w:proofErr w:type="spellEnd"/>
      <w:r w:rsidRPr="008E5E97">
        <w:rPr>
          <w:rFonts w:ascii="Times New Roman" w:hAnsi="Times New Roman"/>
        </w:rPr>
        <w:t xml:space="preserve">, and D. </w:t>
      </w:r>
      <w:proofErr w:type="spellStart"/>
      <w:r w:rsidRPr="008E5E97">
        <w:rPr>
          <w:rFonts w:ascii="Times New Roman" w:hAnsi="Times New Roman"/>
        </w:rPr>
        <w:t>Donko</w:t>
      </w:r>
      <w:proofErr w:type="spellEnd"/>
      <w:r w:rsidRPr="008E5E97">
        <w:rPr>
          <w:rFonts w:ascii="Times New Roman" w:hAnsi="Times New Roman"/>
        </w:rPr>
        <w:t xml:space="preserve">, “KNN with TF-IDF based Framework for Text Categorization,” </w:t>
      </w:r>
      <w:r w:rsidRPr="008E5E97">
        <w:rPr>
          <w:rFonts w:ascii="Times New Roman" w:hAnsi="Times New Roman"/>
          <w:i/>
          <w:iCs/>
        </w:rPr>
        <w:t>Procedia Eng.</w:t>
      </w:r>
      <w:r w:rsidRPr="008E5E97">
        <w:rPr>
          <w:rFonts w:ascii="Times New Roman" w:hAnsi="Times New Roman"/>
        </w:rPr>
        <w:t xml:space="preserve">, vol. 69, pp. 1356–1364, 2014, </w:t>
      </w:r>
      <w:proofErr w:type="spellStart"/>
      <w:r w:rsidRPr="008E5E97">
        <w:rPr>
          <w:rFonts w:ascii="Times New Roman" w:hAnsi="Times New Roman"/>
        </w:rPr>
        <w:t>doi</w:t>
      </w:r>
      <w:proofErr w:type="spellEnd"/>
      <w:r w:rsidRPr="008E5E97">
        <w:rPr>
          <w:rFonts w:ascii="Times New Roman" w:hAnsi="Times New Roman"/>
        </w:rPr>
        <w:t>: 10.1016/j.proeng.2014.03.129.</w:t>
      </w:r>
    </w:p>
    <w:p w14:paraId="089C721F" w14:textId="77777777" w:rsidR="00407847" w:rsidRPr="008E5E97" w:rsidRDefault="00407847" w:rsidP="00407847">
      <w:pPr>
        <w:pStyle w:val="Bibliography"/>
        <w:rPr>
          <w:rFonts w:ascii="Times New Roman" w:hAnsi="Times New Roman"/>
        </w:rPr>
      </w:pPr>
      <w:r w:rsidRPr="008E5E97">
        <w:rPr>
          <w:rFonts w:ascii="Times New Roman" w:hAnsi="Times New Roman"/>
        </w:rPr>
        <w:t>[10]</w:t>
      </w:r>
      <w:r w:rsidRPr="008E5E97">
        <w:rPr>
          <w:rFonts w:ascii="Times New Roman" w:hAnsi="Times New Roman"/>
        </w:rPr>
        <w:tab/>
        <w:t xml:space="preserve">J. Han, M. </w:t>
      </w:r>
      <w:proofErr w:type="spellStart"/>
      <w:r w:rsidRPr="008E5E97">
        <w:rPr>
          <w:rFonts w:ascii="Times New Roman" w:hAnsi="Times New Roman"/>
        </w:rPr>
        <w:t>Kamber</w:t>
      </w:r>
      <w:proofErr w:type="spellEnd"/>
      <w:r w:rsidRPr="008E5E97">
        <w:rPr>
          <w:rFonts w:ascii="Times New Roman" w:hAnsi="Times New Roman"/>
        </w:rPr>
        <w:t xml:space="preserve">, and J. Pei, </w:t>
      </w:r>
      <w:r w:rsidRPr="008E5E97">
        <w:rPr>
          <w:rFonts w:ascii="Times New Roman" w:hAnsi="Times New Roman"/>
          <w:i/>
          <w:iCs/>
        </w:rPr>
        <w:t>Data Mining: Concepts and Techniques</w:t>
      </w:r>
      <w:r w:rsidRPr="008E5E97">
        <w:rPr>
          <w:rFonts w:ascii="Times New Roman" w:hAnsi="Times New Roman"/>
        </w:rPr>
        <w:t>, 3rd ed. Elsevier, 2012.</w:t>
      </w:r>
    </w:p>
    <w:p w14:paraId="74D2C4E8" w14:textId="77777777" w:rsidR="00407847" w:rsidRPr="008E5E97" w:rsidRDefault="00407847" w:rsidP="00407847">
      <w:pPr>
        <w:pStyle w:val="Bibliography"/>
        <w:rPr>
          <w:rFonts w:ascii="Times New Roman" w:hAnsi="Times New Roman"/>
        </w:rPr>
      </w:pPr>
      <w:r w:rsidRPr="008E5E97">
        <w:rPr>
          <w:rFonts w:ascii="Times New Roman" w:hAnsi="Times New Roman"/>
        </w:rPr>
        <w:t>[11]</w:t>
      </w:r>
      <w:r w:rsidRPr="008E5E97">
        <w:rPr>
          <w:rFonts w:ascii="Times New Roman" w:hAnsi="Times New Roman"/>
        </w:rPr>
        <w:tab/>
        <w:t xml:space="preserve">V. Gupta and G. S. </w:t>
      </w:r>
      <w:proofErr w:type="spellStart"/>
      <w:r w:rsidRPr="008E5E97">
        <w:rPr>
          <w:rFonts w:ascii="Times New Roman" w:hAnsi="Times New Roman"/>
        </w:rPr>
        <w:t>Lehal</w:t>
      </w:r>
      <w:proofErr w:type="spellEnd"/>
      <w:r w:rsidRPr="008E5E97">
        <w:rPr>
          <w:rFonts w:ascii="Times New Roman" w:hAnsi="Times New Roman"/>
        </w:rPr>
        <w:t xml:space="preserve">, “A Survey of Text Mining Techniques and Applications,” </w:t>
      </w:r>
      <w:r w:rsidRPr="008E5E97">
        <w:rPr>
          <w:rFonts w:ascii="Times New Roman" w:hAnsi="Times New Roman"/>
          <w:i/>
          <w:iCs/>
        </w:rPr>
        <w:t xml:space="preserve">J. </w:t>
      </w:r>
      <w:proofErr w:type="spellStart"/>
      <w:r w:rsidRPr="008E5E97">
        <w:rPr>
          <w:rFonts w:ascii="Times New Roman" w:hAnsi="Times New Roman"/>
          <w:i/>
          <w:iCs/>
        </w:rPr>
        <w:t>Emerg</w:t>
      </w:r>
      <w:proofErr w:type="spellEnd"/>
      <w:r w:rsidRPr="008E5E97">
        <w:rPr>
          <w:rFonts w:ascii="Times New Roman" w:hAnsi="Times New Roman"/>
          <w:i/>
          <w:iCs/>
        </w:rPr>
        <w:t xml:space="preserve">. Technol. Web </w:t>
      </w:r>
      <w:proofErr w:type="spellStart"/>
      <w:r w:rsidRPr="008E5E97">
        <w:rPr>
          <w:rFonts w:ascii="Times New Roman" w:hAnsi="Times New Roman"/>
          <w:i/>
          <w:iCs/>
        </w:rPr>
        <w:t>Intell</w:t>
      </w:r>
      <w:proofErr w:type="spellEnd"/>
      <w:r w:rsidRPr="008E5E97">
        <w:rPr>
          <w:rFonts w:ascii="Times New Roman" w:hAnsi="Times New Roman"/>
          <w:i/>
          <w:iCs/>
        </w:rPr>
        <w:t>.</w:t>
      </w:r>
      <w:r w:rsidRPr="008E5E97">
        <w:rPr>
          <w:rFonts w:ascii="Times New Roman" w:hAnsi="Times New Roman"/>
        </w:rPr>
        <w:t xml:space="preserve">, vol. 1, no. 1, pp. 60–76, Aug. 2009, </w:t>
      </w:r>
      <w:proofErr w:type="spellStart"/>
      <w:r w:rsidRPr="008E5E97">
        <w:rPr>
          <w:rFonts w:ascii="Times New Roman" w:hAnsi="Times New Roman"/>
        </w:rPr>
        <w:t>doi</w:t>
      </w:r>
      <w:proofErr w:type="spellEnd"/>
      <w:r w:rsidRPr="008E5E97">
        <w:rPr>
          <w:rFonts w:ascii="Times New Roman" w:hAnsi="Times New Roman"/>
        </w:rPr>
        <w:t>: 10.4304/jetwi.1.1.60-76.</w:t>
      </w:r>
    </w:p>
    <w:p w14:paraId="54D8FA95" w14:textId="77777777" w:rsidR="00407847" w:rsidRPr="008E5E97" w:rsidRDefault="00407847" w:rsidP="00407847">
      <w:pPr>
        <w:pStyle w:val="Bibliography"/>
        <w:rPr>
          <w:rFonts w:ascii="Times New Roman" w:hAnsi="Times New Roman"/>
        </w:rPr>
      </w:pPr>
      <w:r w:rsidRPr="008E5E97">
        <w:rPr>
          <w:rFonts w:ascii="Times New Roman" w:hAnsi="Times New Roman"/>
        </w:rPr>
        <w:t>[12]</w:t>
      </w:r>
      <w:r w:rsidRPr="008E5E97">
        <w:rPr>
          <w:rFonts w:ascii="Times New Roman" w:hAnsi="Times New Roman"/>
        </w:rPr>
        <w:tab/>
        <w:t>Scrapy developers, “Scrapy Documentation,” Sep. 2020.</w:t>
      </w:r>
    </w:p>
    <w:p w14:paraId="2311FB2D" w14:textId="77777777" w:rsidR="00407847" w:rsidRPr="008E5E97" w:rsidRDefault="00407847" w:rsidP="00407847">
      <w:pPr>
        <w:pStyle w:val="Bibliography"/>
        <w:rPr>
          <w:rFonts w:ascii="Times New Roman" w:hAnsi="Times New Roman"/>
        </w:rPr>
      </w:pPr>
      <w:r w:rsidRPr="008E5E97">
        <w:rPr>
          <w:rFonts w:ascii="Times New Roman" w:hAnsi="Times New Roman"/>
        </w:rPr>
        <w:lastRenderedPageBreak/>
        <w:t>[13]</w:t>
      </w:r>
      <w:r w:rsidRPr="008E5E97">
        <w:rPr>
          <w:rFonts w:ascii="Times New Roman" w:hAnsi="Times New Roman"/>
        </w:rPr>
        <w:tab/>
        <w:t xml:space="preserve">J. N. </w:t>
      </w:r>
      <w:proofErr w:type="spellStart"/>
      <w:r w:rsidRPr="008E5E97">
        <w:rPr>
          <w:rFonts w:ascii="Times New Roman" w:hAnsi="Times New Roman"/>
        </w:rPr>
        <w:t>Mandrekar</w:t>
      </w:r>
      <w:proofErr w:type="spellEnd"/>
      <w:r w:rsidRPr="008E5E97">
        <w:rPr>
          <w:rFonts w:ascii="Times New Roman" w:hAnsi="Times New Roman"/>
        </w:rPr>
        <w:t xml:space="preserve">, “Receiver Operating Characteristic Curve in Diagnostic Test Assessment,” </w:t>
      </w:r>
      <w:r w:rsidRPr="008E5E97">
        <w:rPr>
          <w:rFonts w:ascii="Times New Roman" w:hAnsi="Times New Roman"/>
          <w:i/>
          <w:iCs/>
        </w:rPr>
        <w:t xml:space="preserve">J. </w:t>
      </w:r>
      <w:proofErr w:type="spellStart"/>
      <w:r w:rsidRPr="008E5E97">
        <w:rPr>
          <w:rFonts w:ascii="Times New Roman" w:hAnsi="Times New Roman"/>
          <w:i/>
          <w:iCs/>
        </w:rPr>
        <w:t>Thorac</w:t>
      </w:r>
      <w:proofErr w:type="spellEnd"/>
      <w:r w:rsidRPr="008E5E97">
        <w:rPr>
          <w:rFonts w:ascii="Times New Roman" w:hAnsi="Times New Roman"/>
          <w:i/>
          <w:iCs/>
        </w:rPr>
        <w:t>. Oncol.</w:t>
      </w:r>
      <w:r w:rsidRPr="008E5E97">
        <w:rPr>
          <w:rFonts w:ascii="Times New Roman" w:hAnsi="Times New Roman"/>
        </w:rPr>
        <w:t xml:space="preserve">, vol. 5, no. 9, pp. 1315–1316, Sep. 2010, </w:t>
      </w:r>
      <w:proofErr w:type="spellStart"/>
      <w:r w:rsidRPr="008E5E97">
        <w:rPr>
          <w:rFonts w:ascii="Times New Roman" w:hAnsi="Times New Roman"/>
        </w:rPr>
        <w:t>doi</w:t>
      </w:r>
      <w:proofErr w:type="spellEnd"/>
      <w:r w:rsidRPr="008E5E97">
        <w:rPr>
          <w:rFonts w:ascii="Times New Roman" w:hAnsi="Times New Roman"/>
        </w:rPr>
        <w:t>: 10.1097/JTO.0b013e3181ec173d.</w:t>
      </w:r>
    </w:p>
    <w:p w14:paraId="03DDA70C" w14:textId="77777777" w:rsidR="00407847" w:rsidRPr="008E5E97" w:rsidRDefault="00407847" w:rsidP="00407847">
      <w:pPr>
        <w:pStyle w:val="Bibliography"/>
        <w:rPr>
          <w:rFonts w:ascii="Times New Roman" w:hAnsi="Times New Roman"/>
        </w:rPr>
      </w:pPr>
      <w:r w:rsidRPr="008E5E97">
        <w:rPr>
          <w:rFonts w:ascii="Times New Roman" w:hAnsi="Times New Roman"/>
        </w:rPr>
        <w:t>[14]</w:t>
      </w:r>
      <w:r w:rsidRPr="008E5E97">
        <w:rPr>
          <w:rFonts w:ascii="Times New Roman" w:hAnsi="Times New Roman"/>
        </w:rPr>
        <w:tab/>
        <w:t xml:space="preserve">A. Doan, J. </w:t>
      </w:r>
      <w:proofErr w:type="spellStart"/>
      <w:r w:rsidRPr="008E5E97">
        <w:rPr>
          <w:rFonts w:ascii="Times New Roman" w:hAnsi="Times New Roman"/>
        </w:rPr>
        <w:t>Madhavan</w:t>
      </w:r>
      <w:proofErr w:type="spellEnd"/>
      <w:r w:rsidRPr="008E5E97">
        <w:rPr>
          <w:rFonts w:ascii="Times New Roman" w:hAnsi="Times New Roman"/>
        </w:rPr>
        <w:t xml:space="preserve">, P. </w:t>
      </w:r>
      <w:proofErr w:type="spellStart"/>
      <w:r w:rsidRPr="008E5E97">
        <w:rPr>
          <w:rFonts w:ascii="Times New Roman" w:hAnsi="Times New Roman"/>
        </w:rPr>
        <w:t>Domingos</w:t>
      </w:r>
      <w:proofErr w:type="spellEnd"/>
      <w:r w:rsidRPr="008E5E97">
        <w:rPr>
          <w:rFonts w:ascii="Times New Roman" w:hAnsi="Times New Roman"/>
        </w:rPr>
        <w:t xml:space="preserve">, and A. Halevy, “Learning to Map between Ontologies on the Semantic Web,” </w:t>
      </w:r>
      <w:r w:rsidRPr="008E5E97">
        <w:rPr>
          <w:rFonts w:ascii="Times New Roman" w:hAnsi="Times New Roman"/>
          <w:i/>
          <w:iCs/>
        </w:rPr>
        <w:t>Proc. 11th Int. Conf. World Wide Web</w:t>
      </w:r>
      <w:r w:rsidRPr="008E5E97">
        <w:rPr>
          <w:rFonts w:ascii="Times New Roman" w:hAnsi="Times New Roman"/>
        </w:rPr>
        <w:t>, 2002.</w:t>
      </w:r>
    </w:p>
    <w:p w14:paraId="695E2597" w14:textId="77777777" w:rsidR="00407847" w:rsidRPr="008E5E97" w:rsidRDefault="00407847" w:rsidP="00407847">
      <w:pPr>
        <w:pStyle w:val="Bibliography"/>
        <w:rPr>
          <w:rFonts w:ascii="Times New Roman" w:hAnsi="Times New Roman"/>
        </w:rPr>
      </w:pPr>
      <w:r w:rsidRPr="008E5E97">
        <w:rPr>
          <w:rFonts w:ascii="Times New Roman" w:hAnsi="Times New Roman"/>
        </w:rPr>
        <w:t>[15]</w:t>
      </w:r>
      <w:r w:rsidRPr="008E5E97">
        <w:rPr>
          <w:rFonts w:ascii="Times New Roman" w:hAnsi="Times New Roman"/>
        </w:rPr>
        <w:tab/>
        <w:t xml:space="preserve">G. Wen, G. Chen, and L. Jiang, “Performing Text Categorization on Manifold,” in </w:t>
      </w:r>
      <w:r w:rsidRPr="008E5E97">
        <w:rPr>
          <w:rFonts w:ascii="Times New Roman" w:hAnsi="Times New Roman"/>
          <w:i/>
          <w:iCs/>
        </w:rPr>
        <w:t>2006 IEEE International Conference on Systems, Man and Cybernetics</w:t>
      </w:r>
      <w:r w:rsidRPr="008E5E97">
        <w:rPr>
          <w:rFonts w:ascii="Times New Roman" w:hAnsi="Times New Roman"/>
        </w:rPr>
        <w:t xml:space="preserve">, Taipei, Taiwan, Oct. 2006, pp. 3872–3877, </w:t>
      </w:r>
      <w:proofErr w:type="spellStart"/>
      <w:r w:rsidRPr="008E5E97">
        <w:rPr>
          <w:rFonts w:ascii="Times New Roman" w:hAnsi="Times New Roman"/>
        </w:rPr>
        <w:t>doi</w:t>
      </w:r>
      <w:proofErr w:type="spellEnd"/>
      <w:r w:rsidRPr="008E5E97">
        <w:rPr>
          <w:rFonts w:ascii="Times New Roman" w:hAnsi="Times New Roman"/>
        </w:rPr>
        <w:t>: 10.1109/ICSMC.2006.384735.</w:t>
      </w:r>
    </w:p>
    <w:p w14:paraId="244BBD05" w14:textId="12CD388E" w:rsidR="00F2726B" w:rsidRPr="008E5E97" w:rsidRDefault="00407847" w:rsidP="00642C56">
      <w:pPr>
        <w:pStyle w:val="Heading1"/>
        <w:spacing w:line="480" w:lineRule="auto"/>
        <w:rPr>
          <w:rFonts w:ascii="Times New Roman" w:hAnsi="Times New Roman"/>
          <w:sz w:val="24"/>
          <w:szCs w:val="24"/>
        </w:rPr>
      </w:pPr>
      <w:r w:rsidRPr="008E5E97">
        <w:rPr>
          <w:rFonts w:ascii="Times New Roman" w:hAnsi="Times New Roman"/>
          <w:sz w:val="24"/>
          <w:szCs w:val="24"/>
        </w:rPr>
        <w:fldChar w:fldCharType="end"/>
      </w:r>
    </w:p>
    <w:p w14:paraId="36E6A0F3" w14:textId="77777777" w:rsidR="00CA0328" w:rsidRPr="008E5E97" w:rsidRDefault="00CA0328" w:rsidP="00642C56">
      <w:pPr>
        <w:spacing w:line="480" w:lineRule="auto"/>
        <w:rPr>
          <w:rFonts w:ascii="Times New Roman" w:hAnsi="Times New Roman"/>
        </w:rPr>
      </w:pPr>
    </w:p>
    <w:sectPr w:rsidR="00CA0328" w:rsidRPr="008E5E97" w:rsidSect="000B6FC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B4A339" w14:textId="77777777" w:rsidR="00E15FB8" w:rsidRDefault="00E15FB8" w:rsidP="00FF29C5">
      <w:r>
        <w:separator/>
      </w:r>
    </w:p>
  </w:endnote>
  <w:endnote w:type="continuationSeparator" w:id="0">
    <w:p w14:paraId="2B06834B" w14:textId="77777777" w:rsidR="00E15FB8" w:rsidRDefault="00E15FB8" w:rsidP="00FF29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530BB4" w14:textId="77777777" w:rsidR="00E15FB8" w:rsidRDefault="00E15FB8" w:rsidP="00FF29C5">
      <w:r>
        <w:separator/>
      </w:r>
    </w:p>
  </w:footnote>
  <w:footnote w:type="continuationSeparator" w:id="0">
    <w:p w14:paraId="748D9805" w14:textId="77777777" w:rsidR="00E15FB8" w:rsidRDefault="00E15FB8" w:rsidP="00FF29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E512B"/>
    <w:multiLevelType w:val="hybridMultilevel"/>
    <w:tmpl w:val="B85AF806"/>
    <w:lvl w:ilvl="0" w:tplc="91E6A490">
      <w:start w:val="1"/>
      <w:numFmt w:val="bullet"/>
      <w:lvlText w:val=""/>
      <w:lvlJc w:val="left"/>
      <w:pPr>
        <w:ind w:left="720" w:hanging="360"/>
      </w:pPr>
      <w:rPr>
        <w:rFonts w:ascii="Symbol" w:eastAsia="Calibr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2E20E12"/>
    <w:multiLevelType w:val="hybridMultilevel"/>
    <w:tmpl w:val="E610B6FE"/>
    <w:lvl w:ilvl="0" w:tplc="D9BED8AC">
      <w:start w:val="1"/>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7DA1AFE"/>
    <w:multiLevelType w:val="multilevel"/>
    <w:tmpl w:val="C540C4FA"/>
    <w:lvl w:ilvl="0">
      <w:start w:val="1"/>
      <w:numFmt w:val="decimal"/>
      <w:lvlText w:val="%1."/>
      <w:lvlJc w:val="left"/>
      <w:pPr>
        <w:ind w:left="360" w:hanging="360"/>
      </w:pPr>
      <w:rPr>
        <w:rFonts w:hint="default"/>
        <w:sz w:val="24"/>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622F6556"/>
    <w:multiLevelType w:val="hybridMultilevel"/>
    <w:tmpl w:val="3E0CAD20"/>
    <w:lvl w:ilvl="0" w:tplc="C722E178">
      <w:start w:val="1"/>
      <w:numFmt w:val="bullet"/>
      <w:lvlText w:val=""/>
      <w:lvlJc w:val="left"/>
      <w:pPr>
        <w:ind w:left="720" w:hanging="360"/>
      </w:pPr>
      <w:rPr>
        <w:rFonts w:ascii="Symbol" w:eastAsia="Calibr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60C15E1"/>
    <w:multiLevelType w:val="hybridMultilevel"/>
    <w:tmpl w:val="6EB44C66"/>
    <w:lvl w:ilvl="0" w:tplc="114049AA">
      <w:start w:val="1"/>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8576F3F"/>
    <w:multiLevelType w:val="hybridMultilevel"/>
    <w:tmpl w:val="7822395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3"/>
  </w:num>
  <w:num w:numId="4">
    <w:abstractNumId w:val="0"/>
  </w:num>
  <w:num w:numId="5">
    <w:abstractNumId w:val="1"/>
  </w:num>
  <w:num w:numId="6">
    <w:abstractNumId w:val="4"/>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activeWritingStyle w:appName="MSWord" w:lang="en-US" w:vendorID="64" w:dllVersion="6" w:nlCheck="1" w:checkStyle="1"/>
  <w:activeWritingStyle w:appName="MSWord" w:lang="en-US" w:vendorID="64" w:dllVersion="0" w:nlCheck="1" w:checkStyle="0"/>
  <w:activeWritingStyle w:appName="MSWord" w:lang="fr-FR"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O1MDczMLEwMbUwMjZW0lEKTi0uzszPAykwNKgFALOkK0Yt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25adxznazpsfezvdjpradwwz55t0299d5z&quot;&gt;Reference&lt;record-ids&gt;&lt;item&gt;10&lt;/item&gt;&lt;item&gt;25&lt;/item&gt;&lt;item&gt;26&lt;/item&gt;&lt;item&gt;31&lt;/item&gt;&lt;item&gt;42&lt;/item&gt;&lt;item&gt;44&lt;/item&gt;&lt;item&gt;46&lt;/item&gt;&lt;item&gt;52&lt;/item&gt;&lt;item&gt;57&lt;/item&gt;&lt;item&gt;63&lt;/item&gt;&lt;item&gt;85&lt;/item&gt;&lt;item&gt;86&lt;/item&gt;&lt;item&gt;92&lt;/item&gt;&lt;item&gt;93&lt;/item&gt;&lt;item&gt;97&lt;/item&gt;&lt;item&gt;103&lt;/item&gt;&lt;item&gt;110&lt;/item&gt;&lt;item&gt;206&lt;/item&gt;&lt;item&gt;217&lt;/item&gt;&lt;item&gt;223&lt;/item&gt;&lt;/record-ids&gt;&lt;/item&gt;&lt;/Libraries&gt;"/>
  </w:docVars>
  <w:rsids>
    <w:rsidRoot w:val="00A9033C"/>
    <w:rsid w:val="0000006A"/>
    <w:rsid w:val="00000400"/>
    <w:rsid w:val="00003232"/>
    <w:rsid w:val="0000434F"/>
    <w:rsid w:val="00005386"/>
    <w:rsid w:val="00005439"/>
    <w:rsid w:val="000056F7"/>
    <w:rsid w:val="000122BA"/>
    <w:rsid w:val="00013D9A"/>
    <w:rsid w:val="00014662"/>
    <w:rsid w:val="00015E13"/>
    <w:rsid w:val="00016880"/>
    <w:rsid w:val="000202C5"/>
    <w:rsid w:val="000204E3"/>
    <w:rsid w:val="000212C2"/>
    <w:rsid w:val="00022B16"/>
    <w:rsid w:val="000231E1"/>
    <w:rsid w:val="0003405F"/>
    <w:rsid w:val="00034CDA"/>
    <w:rsid w:val="00035542"/>
    <w:rsid w:val="000357F3"/>
    <w:rsid w:val="00036C23"/>
    <w:rsid w:val="0004406C"/>
    <w:rsid w:val="0004466A"/>
    <w:rsid w:val="00046A66"/>
    <w:rsid w:val="00047EED"/>
    <w:rsid w:val="000512F1"/>
    <w:rsid w:val="00052453"/>
    <w:rsid w:val="00052DD3"/>
    <w:rsid w:val="00053736"/>
    <w:rsid w:val="0005422B"/>
    <w:rsid w:val="0005450B"/>
    <w:rsid w:val="000572EF"/>
    <w:rsid w:val="00062DBC"/>
    <w:rsid w:val="000711F0"/>
    <w:rsid w:val="00071A9C"/>
    <w:rsid w:val="0007467A"/>
    <w:rsid w:val="00075011"/>
    <w:rsid w:val="00081BF8"/>
    <w:rsid w:val="00085B91"/>
    <w:rsid w:val="000874AD"/>
    <w:rsid w:val="00087F51"/>
    <w:rsid w:val="0009035C"/>
    <w:rsid w:val="000918AF"/>
    <w:rsid w:val="00095331"/>
    <w:rsid w:val="00097643"/>
    <w:rsid w:val="000A0B1F"/>
    <w:rsid w:val="000A1F6D"/>
    <w:rsid w:val="000A258B"/>
    <w:rsid w:val="000A2768"/>
    <w:rsid w:val="000A729A"/>
    <w:rsid w:val="000A7662"/>
    <w:rsid w:val="000B0162"/>
    <w:rsid w:val="000B0714"/>
    <w:rsid w:val="000B6FC2"/>
    <w:rsid w:val="000B77F6"/>
    <w:rsid w:val="000C2C8E"/>
    <w:rsid w:val="000C5F9B"/>
    <w:rsid w:val="000C666C"/>
    <w:rsid w:val="000C7AF1"/>
    <w:rsid w:val="000D4431"/>
    <w:rsid w:val="000D6B1F"/>
    <w:rsid w:val="000E18FB"/>
    <w:rsid w:val="000E1F07"/>
    <w:rsid w:val="000E58E0"/>
    <w:rsid w:val="000F11DB"/>
    <w:rsid w:val="000F2E46"/>
    <w:rsid w:val="000F38DB"/>
    <w:rsid w:val="001009BA"/>
    <w:rsid w:val="00102763"/>
    <w:rsid w:val="00106E63"/>
    <w:rsid w:val="00107D89"/>
    <w:rsid w:val="00112A3D"/>
    <w:rsid w:val="00113DE5"/>
    <w:rsid w:val="00114260"/>
    <w:rsid w:val="00115A31"/>
    <w:rsid w:val="00123DEB"/>
    <w:rsid w:val="00124C1D"/>
    <w:rsid w:val="00133054"/>
    <w:rsid w:val="0013583C"/>
    <w:rsid w:val="001360BF"/>
    <w:rsid w:val="0013663A"/>
    <w:rsid w:val="001424A1"/>
    <w:rsid w:val="00142C04"/>
    <w:rsid w:val="0014399D"/>
    <w:rsid w:val="00143EF4"/>
    <w:rsid w:val="00147466"/>
    <w:rsid w:val="0015373D"/>
    <w:rsid w:val="00154355"/>
    <w:rsid w:val="001555A2"/>
    <w:rsid w:val="001555AD"/>
    <w:rsid w:val="001668D2"/>
    <w:rsid w:val="00166DF8"/>
    <w:rsid w:val="00167436"/>
    <w:rsid w:val="00174C7F"/>
    <w:rsid w:val="00177DD4"/>
    <w:rsid w:val="00182C0E"/>
    <w:rsid w:val="00183114"/>
    <w:rsid w:val="00187351"/>
    <w:rsid w:val="00195583"/>
    <w:rsid w:val="001960BE"/>
    <w:rsid w:val="001A08CA"/>
    <w:rsid w:val="001A1B44"/>
    <w:rsid w:val="001A53B1"/>
    <w:rsid w:val="001A65DE"/>
    <w:rsid w:val="001B0422"/>
    <w:rsid w:val="001B0763"/>
    <w:rsid w:val="001B0AA2"/>
    <w:rsid w:val="001B1AEB"/>
    <w:rsid w:val="001B2031"/>
    <w:rsid w:val="001B2874"/>
    <w:rsid w:val="001B3B94"/>
    <w:rsid w:val="001B7D11"/>
    <w:rsid w:val="001C22A9"/>
    <w:rsid w:val="001C318A"/>
    <w:rsid w:val="001C3D62"/>
    <w:rsid w:val="001D0306"/>
    <w:rsid w:val="001D470B"/>
    <w:rsid w:val="001E1FA6"/>
    <w:rsid w:val="001E34F1"/>
    <w:rsid w:val="001E3758"/>
    <w:rsid w:val="001E4526"/>
    <w:rsid w:val="001E4CA8"/>
    <w:rsid w:val="001E548E"/>
    <w:rsid w:val="001E60DB"/>
    <w:rsid w:val="001E7681"/>
    <w:rsid w:val="001F1504"/>
    <w:rsid w:val="001F476F"/>
    <w:rsid w:val="001F5419"/>
    <w:rsid w:val="001F6100"/>
    <w:rsid w:val="001F661E"/>
    <w:rsid w:val="001F7E28"/>
    <w:rsid w:val="00200009"/>
    <w:rsid w:val="00200729"/>
    <w:rsid w:val="00200A58"/>
    <w:rsid w:val="00201FBE"/>
    <w:rsid w:val="00203956"/>
    <w:rsid w:val="00204CCB"/>
    <w:rsid w:val="00211F15"/>
    <w:rsid w:val="002137BD"/>
    <w:rsid w:val="00213B41"/>
    <w:rsid w:val="00214030"/>
    <w:rsid w:val="00216DF3"/>
    <w:rsid w:val="00220CED"/>
    <w:rsid w:val="00222E21"/>
    <w:rsid w:val="00224763"/>
    <w:rsid w:val="00224778"/>
    <w:rsid w:val="0023012E"/>
    <w:rsid w:val="00231A9E"/>
    <w:rsid w:val="00232A5C"/>
    <w:rsid w:val="00236B85"/>
    <w:rsid w:val="0024170D"/>
    <w:rsid w:val="00241B97"/>
    <w:rsid w:val="00241C76"/>
    <w:rsid w:val="002428EE"/>
    <w:rsid w:val="0024346F"/>
    <w:rsid w:val="00243ACF"/>
    <w:rsid w:val="00253BB2"/>
    <w:rsid w:val="00255432"/>
    <w:rsid w:val="0025573B"/>
    <w:rsid w:val="00257C29"/>
    <w:rsid w:val="00265F17"/>
    <w:rsid w:val="00267888"/>
    <w:rsid w:val="00272908"/>
    <w:rsid w:val="00273D63"/>
    <w:rsid w:val="002743E7"/>
    <w:rsid w:val="00277E99"/>
    <w:rsid w:val="00283393"/>
    <w:rsid w:val="002873BA"/>
    <w:rsid w:val="002879B4"/>
    <w:rsid w:val="00290C75"/>
    <w:rsid w:val="00292FE5"/>
    <w:rsid w:val="00293611"/>
    <w:rsid w:val="0029430F"/>
    <w:rsid w:val="002949FD"/>
    <w:rsid w:val="00296092"/>
    <w:rsid w:val="00296EFF"/>
    <w:rsid w:val="002A50E5"/>
    <w:rsid w:val="002A5F46"/>
    <w:rsid w:val="002A63EA"/>
    <w:rsid w:val="002B0785"/>
    <w:rsid w:val="002B07D2"/>
    <w:rsid w:val="002B1736"/>
    <w:rsid w:val="002B370B"/>
    <w:rsid w:val="002C0901"/>
    <w:rsid w:val="002C210B"/>
    <w:rsid w:val="002C76CB"/>
    <w:rsid w:val="002D110F"/>
    <w:rsid w:val="002D407C"/>
    <w:rsid w:val="002D41D3"/>
    <w:rsid w:val="002D53BB"/>
    <w:rsid w:val="002D55EE"/>
    <w:rsid w:val="002D738D"/>
    <w:rsid w:val="002D7EF2"/>
    <w:rsid w:val="002E55BF"/>
    <w:rsid w:val="002E5740"/>
    <w:rsid w:val="002F475D"/>
    <w:rsid w:val="00307AC8"/>
    <w:rsid w:val="00313644"/>
    <w:rsid w:val="0031616A"/>
    <w:rsid w:val="0031720F"/>
    <w:rsid w:val="00321EB9"/>
    <w:rsid w:val="00321F64"/>
    <w:rsid w:val="00324054"/>
    <w:rsid w:val="0032514E"/>
    <w:rsid w:val="0032652D"/>
    <w:rsid w:val="00330749"/>
    <w:rsid w:val="00333A85"/>
    <w:rsid w:val="0034055F"/>
    <w:rsid w:val="0034105E"/>
    <w:rsid w:val="003446CF"/>
    <w:rsid w:val="003448AD"/>
    <w:rsid w:val="003458AF"/>
    <w:rsid w:val="00346897"/>
    <w:rsid w:val="003517CD"/>
    <w:rsid w:val="003526FA"/>
    <w:rsid w:val="00357DE7"/>
    <w:rsid w:val="00362A36"/>
    <w:rsid w:val="00366C80"/>
    <w:rsid w:val="00366D10"/>
    <w:rsid w:val="00367361"/>
    <w:rsid w:val="0037097E"/>
    <w:rsid w:val="00371293"/>
    <w:rsid w:val="003722F2"/>
    <w:rsid w:val="003736CC"/>
    <w:rsid w:val="00373F5D"/>
    <w:rsid w:val="0037782A"/>
    <w:rsid w:val="0038378A"/>
    <w:rsid w:val="00384F91"/>
    <w:rsid w:val="003870C4"/>
    <w:rsid w:val="00394B99"/>
    <w:rsid w:val="00396AC2"/>
    <w:rsid w:val="00397354"/>
    <w:rsid w:val="003A2A46"/>
    <w:rsid w:val="003A5D59"/>
    <w:rsid w:val="003B0044"/>
    <w:rsid w:val="003B2205"/>
    <w:rsid w:val="003B41E8"/>
    <w:rsid w:val="003B5F5A"/>
    <w:rsid w:val="003C159F"/>
    <w:rsid w:val="003C65CA"/>
    <w:rsid w:val="003C7B70"/>
    <w:rsid w:val="003D1BB3"/>
    <w:rsid w:val="003D5D26"/>
    <w:rsid w:val="003D5ED8"/>
    <w:rsid w:val="003D6B8F"/>
    <w:rsid w:val="003D7033"/>
    <w:rsid w:val="003E1B9F"/>
    <w:rsid w:val="003E2AF3"/>
    <w:rsid w:val="003E4F15"/>
    <w:rsid w:val="003E5C7A"/>
    <w:rsid w:val="003F067A"/>
    <w:rsid w:val="003F1963"/>
    <w:rsid w:val="003F4D90"/>
    <w:rsid w:val="003F4F3E"/>
    <w:rsid w:val="004014A9"/>
    <w:rsid w:val="00401C06"/>
    <w:rsid w:val="00407847"/>
    <w:rsid w:val="00416953"/>
    <w:rsid w:val="0041713C"/>
    <w:rsid w:val="00420A49"/>
    <w:rsid w:val="00423A3F"/>
    <w:rsid w:val="00424513"/>
    <w:rsid w:val="004256CA"/>
    <w:rsid w:val="00425C73"/>
    <w:rsid w:val="00426C64"/>
    <w:rsid w:val="00430F38"/>
    <w:rsid w:val="00431154"/>
    <w:rsid w:val="0043172B"/>
    <w:rsid w:val="00431AD2"/>
    <w:rsid w:val="00432FCE"/>
    <w:rsid w:val="004338B7"/>
    <w:rsid w:val="004344A1"/>
    <w:rsid w:val="0043483C"/>
    <w:rsid w:val="00436851"/>
    <w:rsid w:val="004412CB"/>
    <w:rsid w:val="0044312E"/>
    <w:rsid w:val="00443DB2"/>
    <w:rsid w:val="0044576B"/>
    <w:rsid w:val="00447243"/>
    <w:rsid w:val="00451236"/>
    <w:rsid w:val="004524F2"/>
    <w:rsid w:val="00452678"/>
    <w:rsid w:val="004558F2"/>
    <w:rsid w:val="00461BC2"/>
    <w:rsid w:val="004650E3"/>
    <w:rsid w:val="00465745"/>
    <w:rsid w:val="004729FE"/>
    <w:rsid w:val="004737BA"/>
    <w:rsid w:val="004758CF"/>
    <w:rsid w:val="00476C67"/>
    <w:rsid w:val="0048208D"/>
    <w:rsid w:val="00484729"/>
    <w:rsid w:val="0048587A"/>
    <w:rsid w:val="00485A1B"/>
    <w:rsid w:val="00496E6A"/>
    <w:rsid w:val="004A4147"/>
    <w:rsid w:val="004A4683"/>
    <w:rsid w:val="004B12D6"/>
    <w:rsid w:val="004B476B"/>
    <w:rsid w:val="004B519C"/>
    <w:rsid w:val="004B51BC"/>
    <w:rsid w:val="004B628E"/>
    <w:rsid w:val="004B6601"/>
    <w:rsid w:val="004B74F1"/>
    <w:rsid w:val="004B76AD"/>
    <w:rsid w:val="004C0717"/>
    <w:rsid w:val="004C1E6D"/>
    <w:rsid w:val="004C23CE"/>
    <w:rsid w:val="004C29D5"/>
    <w:rsid w:val="004D2F1D"/>
    <w:rsid w:val="004E0D43"/>
    <w:rsid w:val="004E3C07"/>
    <w:rsid w:val="004E658F"/>
    <w:rsid w:val="004E77A8"/>
    <w:rsid w:val="004F13C4"/>
    <w:rsid w:val="004F3A90"/>
    <w:rsid w:val="0050561B"/>
    <w:rsid w:val="00506AB3"/>
    <w:rsid w:val="0051116E"/>
    <w:rsid w:val="00511FD3"/>
    <w:rsid w:val="00512BD3"/>
    <w:rsid w:val="005149D3"/>
    <w:rsid w:val="005179BE"/>
    <w:rsid w:val="00520969"/>
    <w:rsid w:val="0052297A"/>
    <w:rsid w:val="005347AE"/>
    <w:rsid w:val="00534B6E"/>
    <w:rsid w:val="005354BC"/>
    <w:rsid w:val="00537F17"/>
    <w:rsid w:val="00547CF3"/>
    <w:rsid w:val="00552763"/>
    <w:rsid w:val="00554148"/>
    <w:rsid w:val="0056012C"/>
    <w:rsid w:val="00560310"/>
    <w:rsid w:val="00566829"/>
    <w:rsid w:val="00567AB6"/>
    <w:rsid w:val="00567FFE"/>
    <w:rsid w:val="00571839"/>
    <w:rsid w:val="005718F7"/>
    <w:rsid w:val="005738F5"/>
    <w:rsid w:val="00575D68"/>
    <w:rsid w:val="00581BB5"/>
    <w:rsid w:val="0058542B"/>
    <w:rsid w:val="00587555"/>
    <w:rsid w:val="00587B3F"/>
    <w:rsid w:val="005904F2"/>
    <w:rsid w:val="00590868"/>
    <w:rsid w:val="0059297C"/>
    <w:rsid w:val="00595BCF"/>
    <w:rsid w:val="00596761"/>
    <w:rsid w:val="00597C9F"/>
    <w:rsid w:val="005A2886"/>
    <w:rsid w:val="005A302B"/>
    <w:rsid w:val="005A4D70"/>
    <w:rsid w:val="005A52B5"/>
    <w:rsid w:val="005A72ED"/>
    <w:rsid w:val="005B1D3C"/>
    <w:rsid w:val="005B2686"/>
    <w:rsid w:val="005B7A16"/>
    <w:rsid w:val="005C0CF4"/>
    <w:rsid w:val="005C16BF"/>
    <w:rsid w:val="005C6682"/>
    <w:rsid w:val="005C773C"/>
    <w:rsid w:val="005D0012"/>
    <w:rsid w:val="005D0353"/>
    <w:rsid w:val="005D0C95"/>
    <w:rsid w:val="005D61BC"/>
    <w:rsid w:val="005F1DFD"/>
    <w:rsid w:val="005F577D"/>
    <w:rsid w:val="005F5EEE"/>
    <w:rsid w:val="005F6097"/>
    <w:rsid w:val="005F6C4E"/>
    <w:rsid w:val="00603EA7"/>
    <w:rsid w:val="00604C0E"/>
    <w:rsid w:val="0061196E"/>
    <w:rsid w:val="00611B21"/>
    <w:rsid w:val="00611CCD"/>
    <w:rsid w:val="0061284C"/>
    <w:rsid w:val="00612BAB"/>
    <w:rsid w:val="00613B73"/>
    <w:rsid w:val="00614040"/>
    <w:rsid w:val="0061417C"/>
    <w:rsid w:val="006161B9"/>
    <w:rsid w:val="0062052C"/>
    <w:rsid w:val="006206FE"/>
    <w:rsid w:val="00620D57"/>
    <w:rsid w:val="006213B1"/>
    <w:rsid w:val="006242AC"/>
    <w:rsid w:val="00627166"/>
    <w:rsid w:val="00636271"/>
    <w:rsid w:val="0063663D"/>
    <w:rsid w:val="00642C56"/>
    <w:rsid w:val="00643EB0"/>
    <w:rsid w:val="00652E20"/>
    <w:rsid w:val="006547F7"/>
    <w:rsid w:val="00657416"/>
    <w:rsid w:val="00657E57"/>
    <w:rsid w:val="006679CA"/>
    <w:rsid w:val="006709F3"/>
    <w:rsid w:val="00675C0B"/>
    <w:rsid w:val="0068113B"/>
    <w:rsid w:val="006906AB"/>
    <w:rsid w:val="00691B21"/>
    <w:rsid w:val="0069341E"/>
    <w:rsid w:val="00693907"/>
    <w:rsid w:val="006A08B0"/>
    <w:rsid w:val="006C0111"/>
    <w:rsid w:val="006C3C12"/>
    <w:rsid w:val="006C3E6C"/>
    <w:rsid w:val="006C411B"/>
    <w:rsid w:val="006D2A84"/>
    <w:rsid w:val="006D695A"/>
    <w:rsid w:val="006D78A3"/>
    <w:rsid w:val="006E62CC"/>
    <w:rsid w:val="006F19F7"/>
    <w:rsid w:val="006F46F7"/>
    <w:rsid w:val="007008C8"/>
    <w:rsid w:val="00701CA0"/>
    <w:rsid w:val="0070539F"/>
    <w:rsid w:val="00707508"/>
    <w:rsid w:val="00707DAA"/>
    <w:rsid w:val="007112B1"/>
    <w:rsid w:val="00711CB9"/>
    <w:rsid w:val="00712003"/>
    <w:rsid w:val="0071600E"/>
    <w:rsid w:val="00716073"/>
    <w:rsid w:val="0071638D"/>
    <w:rsid w:val="007164E6"/>
    <w:rsid w:val="00717A19"/>
    <w:rsid w:val="007237B3"/>
    <w:rsid w:val="007317F1"/>
    <w:rsid w:val="007318E5"/>
    <w:rsid w:val="00735F60"/>
    <w:rsid w:val="007364BC"/>
    <w:rsid w:val="007428B3"/>
    <w:rsid w:val="00744E64"/>
    <w:rsid w:val="00746B10"/>
    <w:rsid w:val="00746C90"/>
    <w:rsid w:val="00746F19"/>
    <w:rsid w:val="00750FD8"/>
    <w:rsid w:val="00752485"/>
    <w:rsid w:val="0075282E"/>
    <w:rsid w:val="007561F1"/>
    <w:rsid w:val="007604F3"/>
    <w:rsid w:val="00760E15"/>
    <w:rsid w:val="00762A4D"/>
    <w:rsid w:val="007645EE"/>
    <w:rsid w:val="00767C30"/>
    <w:rsid w:val="0077184C"/>
    <w:rsid w:val="00772010"/>
    <w:rsid w:val="00776C5F"/>
    <w:rsid w:val="007835DD"/>
    <w:rsid w:val="00783672"/>
    <w:rsid w:val="00784EF1"/>
    <w:rsid w:val="0078533C"/>
    <w:rsid w:val="007862AE"/>
    <w:rsid w:val="00786D65"/>
    <w:rsid w:val="007918EC"/>
    <w:rsid w:val="00797117"/>
    <w:rsid w:val="007A0AC2"/>
    <w:rsid w:val="007A381F"/>
    <w:rsid w:val="007A615B"/>
    <w:rsid w:val="007A71BD"/>
    <w:rsid w:val="007A781A"/>
    <w:rsid w:val="007A79EE"/>
    <w:rsid w:val="007B34A7"/>
    <w:rsid w:val="007B4278"/>
    <w:rsid w:val="007B598D"/>
    <w:rsid w:val="007B5CAE"/>
    <w:rsid w:val="007B6843"/>
    <w:rsid w:val="007B7F45"/>
    <w:rsid w:val="007C0D3B"/>
    <w:rsid w:val="007C2E2E"/>
    <w:rsid w:val="007C4EE5"/>
    <w:rsid w:val="007C5543"/>
    <w:rsid w:val="007C7C46"/>
    <w:rsid w:val="007D0AE1"/>
    <w:rsid w:val="007D0C1E"/>
    <w:rsid w:val="007D18B5"/>
    <w:rsid w:val="007D38DD"/>
    <w:rsid w:val="007D42D7"/>
    <w:rsid w:val="007D558D"/>
    <w:rsid w:val="007D5B15"/>
    <w:rsid w:val="007D7911"/>
    <w:rsid w:val="007E1CC5"/>
    <w:rsid w:val="007E3946"/>
    <w:rsid w:val="007E3C65"/>
    <w:rsid w:val="007E46A1"/>
    <w:rsid w:val="007F2496"/>
    <w:rsid w:val="007F2FC4"/>
    <w:rsid w:val="007F3B50"/>
    <w:rsid w:val="007F4C20"/>
    <w:rsid w:val="007F50AB"/>
    <w:rsid w:val="007F67C3"/>
    <w:rsid w:val="007F7099"/>
    <w:rsid w:val="008177F4"/>
    <w:rsid w:val="00820167"/>
    <w:rsid w:val="00821F55"/>
    <w:rsid w:val="0082490B"/>
    <w:rsid w:val="00830C62"/>
    <w:rsid w:val="0083180D"/>
    <w:rsid w:val="0083476B"/>
    <w:rsid w:val="00840475"/>
    <w:rsid w:val="008440DF"/>
    <w:rsid w:val="00844891"/>
    <w:rsid w:val="0084572D"/>
    <w:rsid w:val="00846264"/>
    <w:rsid w:val="00850B96"/>
    <w:rsid w:val="00853F25"/>
    <w:rsid w:val="00855407"/>
    <w:rsid w:val="0085543F"/>
    <w:rsid w:val="00856E09"/>
    <w:rsid w:val="0086399C"/>
    <w:rsid w:val="00866164"/>
    <w:rsid w:val="008675DF"/>
    <w:rsid w:val="0087208B"/>
    <w:rsid w:val="00872C1B"/>
    <w:rsid w:val="00875D63"/>
    <w:rsid w:val="00876077"/>
    <w:rsid w:val="00880726"/>
    <w:rsid w:val="00886D73"/>
    <w:rsid w:val="0089520C"/>
    <w:rsid w:val="008A2263"/>
    <w:rsid w:val="008A241C"/>
    <w:rsid w:val="008A24C8"/>
    <w:rsid w:val="008A4B1F"/>
    <w:rsid w:val="008A7658"/>
    <w:rsid w:val="008B0961"/>
    <w:rsid w:val="008B6828"/>
    <w:rsid w:val="008B7544"/>
    <w:rsid w:val="008C105F"/>
    <w:rsid w:val="008C4213"/>
    <w:rsid w:val="008C572D"/>
    <w:rsid w:val="008C7BF8"/>
    <w:rsid w:val="008D1ADC"/>
    <w:rsid w:val="008D3222"/>
    <w:rsid w:val="008D6F1A"/>
    <w:rsid w:val="008E1954"/>
    <w:rsid w:val="008E36D1"/>
    <w:rsid w:val="008E5E97"/>
    <w:rsid w:val="008E61B3"/>
    <w:rsid w:val="008E640A"/>
    <w:rsid w:val="008E7367"/>
    <w:rsid w:val="008E7A61"/>
    <w:rsid w:val="008F01E4"/>
    <w:rsid w:val="008F46C5"/>
    <w:rsid w:val="008F48E5"/>
    <w:rsid w:val="008F5E77"/>
    <w:rsid w:val="008F7FCE"/>
    <w:rsid w:val="00901D54"/>
    <w:rsid w:val="00902296"/>
    <w:rsid w:val="009040BF"/>
    <w:rsid w:val="009040D1"/>
    <w:rsid w:val="009041C9"/>
    <w:rsid w:val="009041CE"/>
    <w:rsid w:val="00913068"/>
    <w:rsid w:val="00913716"/>
    <w:rsid w:val="00913B08"/>
    <w:rsid w:val="00914310"/>
    <w:rsid w:val="00920F87"/>
    <w:rsid w:val="0092130B"/>
    <w:rsid w:val="009218B1"/>
    <w:rsid w:val="00922976"/>
    <w:rsid w:val="00924C8B"/>
    <w:rsid w:val="00931241"/>
    <w:rsid w:val="00932738"/>
    <w:rsid w:val="00934B3B"/>
    <w:rsid w:val="00934E01"/>
    <w:rsid w:val="00936480"/>
    <w:rsid w:val="0093698C"/>
    <w:rsid w:val="00937432"/>
    <w:rsid w:val="00941C6C"/>
    <w:rsid w:val="00953700"/>
    <w:rsid w:val="00961691"/>
    <w:rsid w:val="00962103"/>
    <w:rsid w:val="0096253A"/>
    <w:rsid w:val="0096367D"/>
    <w:rsid w:val="00963E98"/>
    <w:rsid w:val="00963F50"/>
    <w:rsid w:val="00964029"/>
    <w:rsid w:val="00966638"/>
    <w:rsid w:val="0097262E"/>
    <w:rsid w:val="00972697"/>
    <w:rsid w:val="00974858"/>
    <w:rsid w:val="00974F01"/>
    <w:rsid w:val="00974FD8"/>
    <w:rsid w:val="009761C9"/>
    <w:rsid w:val="0098634F"/>
    <w:rsid w:val="0098636C"/>
    <w:rsid w:val="009869BF"/>
    <w:rsid w:val="00991A82"/>
    <w:rsid w:val="00993CA2"/>
    <w:rsid w:val="00995468"/>
    <w:rsid w:val="009A337C"/>
    <w:rsid w:val="009A61CA"/>
    <w:rsid w:val="009B0ACA"/>
    <w:rsid w:val="009B128B"/>
    <w:rsid w:val="009C73D6"/>
    <w:rsid w:val="009D2260"/>
    <w:rsid w:val="009D2531"/>
    <w:rsid w:val="009D4843"/>
    <w:rsid w:val="009D6D6F"/>
    <w:rsid w:val="009E0080"/>
    <w:rsid w:val="009E6F58"/>
    <w:rsid w:val="009F21E0"/>
    <w:rsid w:val="009F2996"/>
    <w:rsid w:val="009F3A89"/>
    <w:rsid w:val="009F5BED"/>
    <w:rsid w:val="00A02055"/>
    <w:rsid w:val="00A033A7"/>
    <w:rsid w:val="00A042C6"/>
    <w:rsid w:val="00A060F7"/>
    <w:rsid w:val="00A07738"/>
    <w:rsid w:val="00A10124"/>
    <w:rsid w:val="00A114B8"/>
    <w:rsid w:val="00A14066"/>
    <w:rsid w:val="00A17A12"/>
    <w:rsid w:val="00A23369"/>
    <w:rsid w:val="00A251B9"/>
    <w:rsid w:val="00A2580E"/>
    <w:rsid w:val="00A26C82"/>
    <w:rsid w:val="00A27964"/>
    <w:rsid w:val="00A30F55"/>
    <w:rsid w:val="00A31FE8"/>
    <w:rsid w:val="00A34864"/>
    <w:rsid w:val="00A369DC"/>
    <w:rsid w:val="00A37F3F"/>
    <w:rsid w:val="00A43992"/>
    <w:rsid w:val="00A45C3E"/>
    <w:rsid w:val="00A465C0"/>
    <w:rsid w:val="00A4693F"/>
    <w:rsid w:val="00A47535"/>
    <w:rsid w:val="00A505F4"/>
    <w:rsid w:val="00A52F3E"/>
    <w:rsid w:val="00A53F72"/>
    <w:rsid w:val="00A563EB"/>
    <w:rsid w:val="00A5666C"/>
    <w:rsid w:val="00A6308C"/>
    <w:rsid w:val="00A656D3"/>
    <w:rsid w:val="00A661C0"/>
    <w:rsid w:val="00A667AF"/>
    <w:rsid w:val="00A74FD2"/>
    <w:rsid w:val="00A770CD"/>
    <w:rsid w:val="00A80CA7"/>
    <w:rsid w:val="00A80D20"/>
    <w:rsid w:val="00A827B1"/>
    <w:rsid w:val="00A8389B"/>
    <w:rsid w:val="00A87277"/>
    <w:rsid w:val="00A902F9"/>
    <w:rsid w:val="00A9033C"/>
    <w:rsid w:val="00A91A46"/>
    <w:rsid w:val="00AA71AF"/>
    <w:rsid w:val="00AA7FA4"/>
    <w:rsid w:val="00AB112E"/>
    <w:rsid w:val="00AB1B08"/>
    <w:rsid w:val="00AB4336"/>
    <w:rsid w:val="00AB55EC"/>
    <w:rsid w:val="00AB67C9"/>
    <w:rsid w:val="00AC09CC"/>
    <w:rsid w:val="00AC7D5D"/>
    <w:rsid w:val="00AD15D3"/>
    <w:rsid w:val="00AD3116"/>
    <w:rsid w:val="00AD4072"/>
    <w:rsid w:val="00AD4887"/>
    <w:rsid w:val="00AD6121"/>
    <w:rsid w:val="00AE4FF0"/>
    <w:rsid w:val="00AE5922"/>
    <w:rsid w:val="00AF1D52"/>
    <w:rsid w:val="00AF2C2D"/>
    <w:rsid w:val="00AF3337"/>
    <w:rsid w:val="00B07FF2"/>
    <w:rsid w:val="00B10869"/>
    <w:rsid w:val="00B10D36"/>
    <w:rsid w:val="00B11E18"/>
    <w:rsid w:val="00B1574B"/>
    <w:rsid w:val="00B161D4"/>
    <w:rsid w:val="00B17693"/>
    <w:rsid w:val="00B254A9"/>
    <w:rsid w:val="00B263A7"/>
    <w:rsid w:val="00B304DF"/>
    <w:rsid w:val="00B31812"/>
    <w:rsid w:val="00B327BC"/>
    <w:rsid w:val="00B32D86"/>
    <w:rsid w:val="00B33D4E"/>
    <w:rsid w:val="00B34BEB"/>
    <w:rsid w:val="00B510D3"/>
    <w:rsid w:val="00B52622"/>
    <w:rsid w:val="00B52E3B"/>
    <w:rsid w:val="00B52ED9"/>
    <w:rsid w:val="00B57279"/>
    <w:rsid w:val="00B6375D"/>
    <w:rsid w:val="00B65D6F"/>
    <w:rsid w:val="00B71C35"/>
    <w:rsid w:val="00B750A3"/>
    <w:rsid w:val="00B7554F"/>
    <w:rsid w:val="00B759A6"/>
    <w:rsid w:val="00B779C7"/>
    <w:rsid w:val="00B82619"/>
    <w:rsid w:val="00B9016A"/>
    <w:rsid w:val="00B919C7"/>
    <w:rsid w:val="00B937C5"/>
    <w:rsid w:val="00B963DB"/>
    <w:rsid w:val="00BA35E7"/>
    <w:rsid w:val="00BA37AD"/>
    <w:rsid w:val="00BA566F"/>
    <w:rsid w:val="00BB14CF"/>
    <w:rsid w:val="00BB2609"/>
    <w:rsid w:val="00BB2D58"/>
    <w:rsid w:val="00BB32FC"/>
    <w:rsid w:val="00BB5C92"/>
    <w:rsid w:val="00BB65EA"/>
    <w:rsid w:val="00BC0D15"/>
    <w:rsid w:val="00BC1450"/>
    <w:rsid w:val="00BC2E3D"/>
    <w:rsid w:val="00BC6B2B"/>
    <w:rsid w:val="00BC7CB8"/>
    <w:rsid w:val="00BD0B21"/>
    <w:rsid w:val="00BD1A44"/>
    <w:rsid w:val="00BD34B4"/>
    <w:rsid w:val="00BD3A94"/>
    <w:rsid w:val="00BD4ADF"/>
    <w:rsid w:val="00BE06EE"/>
    <w:rsid w:val="00BE7166"/>
    <w:rsid w:val="00BE7A37"/>
    <w:rsid w:val="00BE7CFA"/>
    <w:rsid w:val="00BF2931"/>
    <w:rsid w:val="00BF3F2E"/>
    <w:rsid w:val="00BF557D"/>
    <w:rsid w:val="00C01B0B"/>
    <w:rsid w:val="00C037C9"/>
    <w:rsid w:val="00C04F98"/>
    <w:rsid w:val="00C12200"/>
    <w:rsid w:val="00C13816"/>
    <w:rsid w:val="00C1664D"/>
    <w:rsid w:val="00C17767"/>
    <w:rsid w:val="00C20662"/>
    <w:rsid w:val="00C23144"/>
    <w:rsid w:val="00C23351"/>
    <w:rsid w:val="00C2584C"/>
    <w:rsid w:val="00C260FE"/>
    <w:rsid w:val="00C27A85"/>
    <w:rsid w:val="00C326A4"/>
    <w:rsid w:val="00C32C6F"/>
    <w:rsid w:val="00C3352D"/>
    <w:rsid w:val="00C35232"/>
    <w:rsid w:val="00C356BD"/>
    <w:rsid w:val="00C35AE8"/>
    <w:rsid w:val="00C363B3"/>
    <w:rsid w:val="00C401CF"/>
    <w:rsid w:val="00C41FF8"/>
    <w:rsid w:val="00C45BB3"/>
    <w:rsid w:val="00C47A04"/>
    <w:rsid w:val="00C52CBF"/>
    <w:rsid w:val="00C533E9"/>
    <w:rsid w:val="00C537E5"/>
    <w:rsid w:val="00C54382"/>
    <w:rsid w:val="00C562CB"/>
    <w:rsid w:val="00C60EF8"/>
    <w:rsid w:val="00C61040"/>
    <w:rsid w:val="00C64C26"/>
    <w:rsid w:val="00C659F0"/>
    <w:rsid w:val="00C66A1A"/>
    <w:rsid w:val="00C66C72"/>
    <w:rsid w:val="00C7270C"/>
    <w:rsid w:val="00C74280"/>
    <w:rsid w:val="00C74B3C"/>
    <w:rsid w:val="00C7544F"/>
    <w:rsid w:val="00C80B65"/>
    <w:rsid w:val="00C819E5"/>
    <w:rsid w:val="00C83237"/>
    <w:rsid w:val="00C917CD"/>
    <w:rsid w:val="00C9255F"/>
    <w:rsid w:val="00C927AA"/>
    <w:rsid w:val="00C95094"/>
    <w:rsid w:val="00C95397"/>
    <w:rsid w:val="00C971C3"/>
    <w:rsid w:val="00CA0328"/>
    <w:rsid w:val="00CA0D6B"/>
    <w:rsid w:val="00CA2758"/>
    <w:rsid w:val="00CA6E4E"/>
    <w:rsid w:val="00CA7F52"/>
    <w:rsid w:val="00CB1696"/>
    <w:rsid w:val="00CB255E"/>
    <w:rsid w:val="00CB321F"/>
    <w:rsid w:val="00CC06C6"/>
    <w:rsid w:val="00CC1A0A"/>
    <w:rsid w:val="00CC3789"/>
    <w:rsid w:val="00CC379F"/>
    <w:rsid w:val="00CC398D"/>
    <w:rsid w:val="00CC5963"/>
    <w:rsid w:val="00CC6F5D"/>
    <w:rsid w:val="00CD0C14"/>
    <w:rsid w:val="00CD0D1C"/>
    <w:rsid w:val="00CD0FAD"/>
    <w:rsid w:val="00CD192B"/>
    <w:rsid w:val="00CD2675"/>
    <w:rsid w:val="00CD4EA7"/>
    <w:rsid w:val="00CD6D35"/>
    <w:rsid w:val="00CE161B"/>
    <w:rsid w:val="00CE1D3F"/>
    <w:rsid w:val="00CE249F"/>
    <w:rsid w:val="00CE55AF"/>
    <w:rsid w:val="00CF0D0B"/>
    <w:rsid w:val="00CF15A4"/>
    <w:rsid w:val="00CF1D8D"/>
    <w:rsid w:val="00CF210E"/>
    <w:rsid w:val="00CF5F4B"/>
    <w:rsid w:val="00CF62F1"/>
    <w:rsid w:val="00D01ACF"/>
    <w:rsid w:val="00D03C74"/>
    <w:rsid w:val="00D05EFC"/>
    <w:rsid w:val="00D0758C"/>
    <w:rsid w:val="00D10031"/>
    <w:rsid w:val="00D10B54"/>
    <w:rsid w:val="00D11918"/>
    <w:rsid w:val="00D12458"/>
    <w:rsid w:val="00D12B0C"/>
    <w:rsid w:val="00D269B1"/>
    <w:rsid w:val="00D31418"/>
    <w:rsid w:val="00D34BF2"/>
    <w:rsid w:val="00D363EA"/>
    <w:rsid w:val="00D40436"/>
    <w:rsid w:val="00D41953"/>
    <w:rsid w:val="00D42C09"/>
    <w:rsid w:val="00D43101"/>
    <w:rsid w:val="00D43424"/>
    <w:rsid w:val="00D44973"/>
    <w:rsid w:val="00D44CC1"/>
    <w:rsid w:val="00D47F82"/>
    <w:rsid w:val="00D50246"/>
    <w:rsid w:val="00D503C0"/>
    <w:rsid w:val="00D518F1"/>
    <w:rsid w:val="00D52C95"/>
    <w:rsid w:val="00D5556F"/>
    <w:rsid w:val="00D561FC"/>
    <w:rsid w:val="00D57807"/>
    <w:rsid w:val="00D57A5E"/>
    <w:rsid w:val="00D60971"/>
    <w:rsid w:val="00D61A80"/>
    <w:rsid w:val="00D628AF"/>
    <w:rsid w:val="00D63FD6"/>
    <w:rsid w:val="00D659E4"/>
    <w:rsid w:val="00D66CDA"/>
    <w:rsid w:val="00D71BC3"/>
    <w:rsid w:val="00D72583"/>
    <w:rsid w:val="00D72FE0"/>
    <w:rsid w:val="00D76A41"/>
    <w:rsid w:val="00D76D2D"/>
    <w:rsid w:val="00D809D8"/>
    <w:rsid w:val="00D85B0C"/>
    <w:rsid w:val="00D8647D"/>
    <w:rsid w:val="00D8661D"/>
    <w:rsid w:val="00D87C8E"/>
    <w:rsid w:val="00D96CF4"/>
    <w:rsid w:val="00DA2664"/>
    <w:rsid w:val="00DA48B2"/>
    <w:rsid w:val="00DA4ECC"/>
    <w:rsid w:val="00DA7E32"/>
    <w:rsid w:val="00DB1976"/>
    <w:rsid w:val="00DB2387"/>
    <w:rsid w:val="00DC3109"/>
    <w:rsid w:val="00DC4EB7"/>
    <w:rsid w:val="00DC65FC"/>
    <w:rsid w:val="00DC7A84"/>
    <w:rsid w:val="00DC7BA0"/>
    <w:rsid w:val="00DD28C4"/>
    <w:rsid w:val="00DD2E0E"/>
    <w:rsid w:val="00DD5944"/>
    <w:rsid w:val="00DD6E3B"/>
    <w:rsid w:val="00DE0127"/>
    <w:rsid w:val="00DE4C4E"/>
    <w:rsid w:val="00DF248D"/>
    <w:rsid w:val="00DF6780"/>
    <w:rsid w:val="00DF6832"/>
    <w:rsid w:val="00DF7449"/>
    <w:rsid w:val="00DF7A5B"/>
    <w:rsid w:val="00E072E0"/>
    <w:rsid w:val="00E120BC"/>
    <w:rsid w:val="00E120BE"/>
    <w:rsid w:val="00E15FB8"/>
    <w:rsid w:val="00E21F07"/>
    <w:rsid w:val="00E266D3"/>
    <w:rsid w:val="00E3059B"/>
    <w:rsid w:val="00E30C23"/>
    <w:rsid w:val="00E32050"/>
    <w:rsid w:val="00E3460D"/>
    <w:rsid w:val="00E36F2F"/>
    <w:rsid w:val="00E41C84"/>
    <w:rsid w:val="00E43198"/>
    <w:rsid w:val="00E5065F"/>
    <w:rsid w:val="00E6070A"/>
    <w:rsid w:val="00E61E6B"/>
    <w:rsid w:val="00E61ECB"/>
    <w:rsid w:val="00E65639"/>
    <w:rsid w:val="00E667BC"/>
    <w:rsid w:val="00E712FF"/>
    <w:rsid w:val="00E73AAE"/>
    <w:rsid w:val="00E772C1"/>
    <w:rsid w:val="00E823E6"/>
    <w:rsid w:val="00E84D30"/>
    <w:rsid w:val="00E85127"/>
    <w:rsid w:val="00E8521F"/>
    <w:rsid w:val="00E86526"/>
    <w:rsid w:val="00E8688C"/>
    <w:rsid w:val="00E90042"/>
    <w:rsid w:val="00EA10D8"/>
    <w:rsid w:val="00EA1698"/>
    <w:rsid w:val="00EA1985"/>
    <w:rsid w:val="00EA566D"/>
    <w:rsid w:val="00EA5676"/>
    <w:rsid w:val="00EA5850"/>
    <w:rsid w:val="00EA5860"/>
    <w:rsid w:val="00EA5CB1"/>
    <w:rsid w:val="00EA66D5"/>
    <w:rsid w:val="00EA7786"/>
    <w:rsid w:val="00EB2BF7"/>
    <w:rsid w:val="00EB77F6"/>
    <w:rsid w:val="00EC0375"/>
    <w:rsid w:val="00EC748C"/>
    <w:rsid w:val="00EC7497"/>
    <w:rsid w:val="00EC7DC3"/>
    <w:rsid w:val="00ED2485"/>
    <w:rsid w:val="00ED3721"/>
    <w:rsid w:val="00ED3ED6"/>
    <w:rsid w:val="00ED47FD"/>
    <w:rsid w:val="00EE552F"/>
    <w:rsid w:val="00EE5630"/>
    <w:rsid w:val="00EE6962"/>
    <w:rsid w:val="00EF040A"/>
    <w:rsid w:val="00EF2700"/>
    <w:rsid w:val="00EF2EB9"/>
    <w:rsid w:val="00EF617F"/>
    <w:rsid w:val="00F00EB2"/>
    <w:rsid w:val="00F02105"/>
    <w:rsid w:val="00F03C0F"/>
    <w:rsid w:val="00F06942"/>
    <w:rsid w:val="00F10EA6"/>
    <w:rsid w:val="00F11196"/>
    <w:rsid w:val="00F11B58"/>
    <w:rsid w:val="00F11B9B"/>
    <w:rsid w:val="00F12A81"/>
    <w:rsid w:val="00F14841"/>
    <w:rsid w:val="00F15791"/>
    <w:rsid w:val="00F20080"/>
    <w:rsid w:val="00F21C30"/>
    <w:rsid w:val="00F2627D"/>
    <w:rsid w:val="00F26E92"/>
    <w:rsid w:val="00F2726B"/>
    <w:rsid w:val="00F330A6"/>
    <w:rsid w:val="00F33221"/>
    <w:rsid w:val="00F337D4"/>
    <w:rsid w:val="00F34C8C"/>
    <w:rsid w:val="00F36182"/>
    <w:rsid w:val="00F36378"/>
    <w:rsid w:val="00F36D23"/>
    <w:rsid w:val="00F40F1F"/>
    <w:rsid w:val="00F45F73"/>
    <w:rsid w:val="00F50B5D"/>
    <w:rsid w:val="00F51539"/>
    <w:rsid w:val="00F52175"/>
    <w:rsid w:val="00F525ED"/>
    <w:rsid w:val="00F55418"/>
    <w:rsid w:val="00F55823"/>
    <w:rsid w:val="00F60F49"/>
    <w:rsid w:val="00F62593"/>
    <w:rsid w:val="00F64F72"/>
    <w:rsid w:val="00F80431"/>
    <w:rsid w:val="00F81490"/>
    <w:rsid w:val="00F828CC"/>
    <w:rsid w:val="00F84D88"/>
    <w:rsid w:val="00F854A0"/>
    <w:rsid w:val="00F8609E"/>
    <w:rsid w:val="00F860E6"/>
    <w:rsid w:val="00F879DB"/>
    <w:rsid w:val="00F87F2E"/>
    <w:rsid w:val="00F94C58"/>
    <w:rsid w:val="00F9514A"/>
    <w:rsid w:val="00F97A7E"/>
    <w:rsid w:val="00FA0652"/>
    <w:rsid w:val="00FA0802"/>
    <w:rsid w:val="00FA27EE"/>
    <w:rsid w:val="00FA5AE2"/>
    <w:rsid w:val="00FB0292"/>
    <w:rsid w:val="00FB06FD"/>
    <w:rsid w:val="00FB1063"/>
    <w:rsid w:val="00FB4D42"/>
    <w:rsid w:val="00FB4F3B"/>
    <w:rsid w:val="00FB78EC"/>
    <w:rsid w:val="00FC048D"/>
    <w:rsid w:val="00FC2E4F"/>
    <w:rsid w:val="00FD13AB"/>
    <w:rsid w:val="00FD2573"/>
    <w:rsid w:val="00FD2D31"/>
    <w:rsid w:val="00FD30BC"/>
    <w:rsid w:val="00FE0228"/>
    <w:rsid w:val="00FE7B37"/>
    <w:rsid w:val="00FF0EC8"/>
    <w:rsid w:val="00FF1526"/>
    <w:rsid w:val="00FF2228"/>
    <w:rsid w:val="00FF29C5"/>
    <w:rsid w:val="00FF2FD0"/>
    <w:rsid w:val="00FF47E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B94AE16"/>
  <w15:docId w15:val="{418CAE06-815E-467F-80DA-B2D8BAA39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sz w:val="22"/>
        <w:szCs w:val="22"/>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qFormat="1"/>
    <w:lsdException w:name="heading 2" w:locked="1" w:uiPriority="0" w:qFormat="1"/>
    <w:lsdException w:name="heading 3" w:locked="1" w:qFormat="1"/>
    <w:lsdException w:name="heading 4" w:lock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29C5"/>
    <w:pPr>
      <w:spacing w:after="200" w:line="276" w:lineRule="auto"/>
      <w:ind w:firstLine="288"/>
      <w:jc w:val="both"/>
    </w:pPr>
    <w:rPr>
      <w:sz w:val="24"/>
      <w:szCs w:val="24"/>
    </w:rPr>
  </w:style>
  <w:style w:type="paragraph" w:styleId="Heading1">
    <w:name w:val="heading 1"/>
    <w:basedOn w:val="Normal"/>
    <w:next w:val="Normal"/>
    <w:link w:val="Heading1Char"/>
    <w:uiPriority w:val="99"/>
    <w:qFormat/>
    <w:rsid w:val="00821F55"/>
    <w:pPr>
      <w:keepNext/>
      <w:keepLines/>
      <w:spacing w:before="480" w:after="0"/>
      <w:ind w:left="360" w:hanging="36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9"/>
    <w:qFormat/>
    <w:rsid w:val="00FF29C5"/>
    <w:pPr>
      <w:keepNext/>
      <w:keepLines/>
      <w:spacing w:before="200" w:after="0"/>
      <w:ind w:firstLine="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9"/>
    <w:qFormat/>
    <w:rsid w:val="00FF29C5"/>
    <w:pPr>
      <w:keepNext/>
      <w:keepLines/>
      <w:spacing w:before="200" w:after="0"/>
      <w:ind w:firstLine="0"/>
      <w:outlineLvl w:val="2"/>
    </w:pPr>
    <w:rPr>
      <w:rFonts w:ascii="Cambria" w:eastAsia="Times New Roman" w:hAnsi="Cambria"/>
      <w:b/>
      <w:bCs/>
      <w:color w:val="4F81BD"/>
    </w:rPr>
  </w:style>
  <w:style w:type="paragraph" w:styleId="Heading4">
    <w:name w:val="heading 4"/>
    <w:basedOn w:val="Normal"/>
    <w:next w:val="Normal"/>
    <w:link w:val="Heading4Char"/>
    <w:uiPriority w:val="99"/>
    <w:qFormat/>
    <w:rsid w:val="00255432"/>
    <w:pPr>
      <w:keepNext/>
      <w:keepLines/>
      <w:spacing w:before="200" w:after="0"/>
      <w:outlineLvl w:val="3"/>
    </w:pPr>
    <w:rPr>
      <w:rFonts w:ascii="Cambria" w:eastAsia="Times New Roman" w:hAnsi="Cambria"/>
      <w:b/>
      <w:bCs/>
      <w:i/>
      <w:iCs/>
      <w:color w:val="4F81BD"/>
    </w:rPr>
  </w:style>
  <w:style w:type="paragraph" w:styleId="Heading5">
    <w:name w:val="heading 5"/>
    <w:basedOn w:val="Normal"/>
    <w:next w:val="Normal"/>
    <w:link w:val="Heading5Char"/>
    <w:unhideWhenUsed/>
    <w:qFormat/>
    <w:locked/>
    <w:rsid w:val="004E3C07"/>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nhideWhenUsed/>
    <w:qFormat/>
    <w:locked/>
    <w:rsid w:val="00FF29C5"/>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nhideWhenUsed/>
    <w:qFormat/>
    <w:locked/>
    <w:rsid w:val="00FF29C5"/>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nhideWhenUsed/>
    <w:qFormat/>
    <w:locked/>
    <w:rsid w:val="00FF29C5"/>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821F55"/>
    <w:rPr>
      <w:rFonts w:ascii="Cambria" w:eastAsia="Times New Roman" w:hAnsi="Cambria"/>
      <w:b/>
      <w:bCs/>
      <w:color w:val="365F91"/>
      <w:sz w:val="28"/>
      <w:szCs w:val="28"/>
    </w:rPr>
  </w:style>
  <w:style w:type="character" w:customStyle="1" w:styleId="Heading2Char">
    <w:name w:val="Heading 2 Char"/>
    <w:basedOn w:val="DefaultParagraphFont"/>
    <w:link w:val="Heading2"/>
    <w:uiPriority w:val="99"/>
    <w:locked/>
    <w:rsid w:val="00FF29C5"/>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9"/>
    <w:locked/>
    <w:rsid w:val="00FF29C5"/>
    <w:rPr>
      <w:rFonts w:ascii="Cambria" w:eastAsia="Times New Roman" w:hAnsi="Cambria"/>
      <w:b/>
      <w:bCs/>
      <w:color w:val="4F81BD"/>
      <w:sz w:val="24"/>
      <w:szCs w:val="24"/>
    </w:rPr>
  </w:style>
  <w:style w:type="character" w:customStyle="1" w:styleId="Heading4Char">
    <w:name w:val="Heading 4 Char"/>
    <w:basedOn w:val="DefaultParagraphFont"/>
    <w:link w:val="Heading4"/>
    <w:uiPriority w:val="99"/>
    <w:locked/>
    <w:rsid w:val="00255432"/>
    <w:rPr>
      <w:rFonts w:ascii="Cambria" w:hAnsi="Cambria" w:cs="Times New Roman"/>
      <w:b/>
      <w:bCs/>
      <w:i/>
      <w:iCs/>
      <w:color w:val="4F81BD"/>
    </w:rPr>
  </w:style>
  <w:style w:type="paragraph" w:styleId="Title">
    <w:name w:val="Title"/>
    <w:basedOn w:val="Normal"/>
    <w:next w:val="Normal"/>
    <w:link w:val="TitleChar"/>
    <w:uiPriority w:val="10"/>
    <w:qFormat/>
    <w:rsid w:val="006F19F7"/>
    <w:pP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locked/>
    <w:rsid w:val="006F19F7"/>
    <w:rPr>
      <w:rFonts w:ascii="Cambria" w:eastAsia="Times New Roman" w:hAnsi="Cambria"/>
      <w:color w:val="17365D"/>
      <w:spacing w:val="5"/>
      <w:kern w:val="28"/>
      <w:sz w:val="52"/>
      <w:szCs w:val="52"/>
    </w:rPr>
  </w:style>
  <w:style w:type="paragraph" w:styleId="TOCHeading">
    <w:name w:val="TOC Heading"/>
    <w:basedOn w:val="Heading1"/>
    <w:next w:val="Normal"/>
    <w:uiPriority w:val="99"/>
    <w:qFormat/>
    <w:rsid w:val="00A9033C"/>
    <w:pPr>
      <w:outlineLvl w:val="9"/>
    </w:pPr>
    <w:rPr>
      <w:lang w:eastAsia="ja-JP"/>
    </w:rPr>
  </w:style>
  <w:style w:type="paragraph" w:styleId="BalloonText">
    <w:name w:val="Balloon Text"/>
    <w:basedOn w:val="Normal"/>
    <w:link w:val="BalloonTextChar"/>
    <w:uiPriority w:val="99"/>
    <w:semiHidden/>
    <w:rsid w:val="00A903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A9033C"/>
    <w:rPr>
      <w:rFonts w:ascii="Tahoma" w:hAnsi="Tahoma" w:cs="Tahoma"/>
      <w:sz w:val="16"/>
      <w:szCs w:val="16"/>
    </w:rPr>
  </w:style>
  <w:style w:type="paragraph" w:styleId="ListParagraph">
    <w:name w:val="List Paragraph"/>
    <w:basedOn w:val="Normal"/>
    <w:uiPriority w:val="34"/>
    <w:qFormat/>
    <w:rsid w:val="00A9033C"/>
    <w:pPr>
      <w:spacing w:after="160" w:line="360" w:lineRule="auto"/>
      <w:ind w:left="720"/>
      <w:contextualSpacing/>
    </w:pPr>
  </w:style>
  <w:style w:type="paragraph" w:styleId="Subtitle">
    <w:name w:val="Subtitle"/>
    <w:basedOn w:val="Normal"/>
    <w:next w:val="Normal"/>
    <w:link w:val="SubtitleChar"/>
    <w:uiPriority w:val="99"/>
    <w:qFormat/>
    <w:rsid w:val="006F19F7"/>
    <w:pPr>
      <w:numPr>
        <w:ilvl w:val="1"/>
      </w:numPr>
      <w:spacing w:after="160" w:line="360" w:lineRule="auto"/>
      <w:ind w:firstLine="288"/>
      <w:jc w:val="center"/>
    </w:pPr>
    <w:rPr>
      <w:rFonts w:asciiTheme="majorHAnsi" w:eastAsia="Times New Roman" w:hAnsiTheme="majorHAnsi"/>
      <w:b/>
      <w:i/>
      <w:color w:val="17365D" w:themeColor="text2" w:themeShade="BF"/>
      <w:spacing w:val="15"/>
      <w:sz w:val="32"/>
    </w:rPr>
  </w:style>
  <w:style w:type="character" w:customStyle="1" w:styleId="SubtitleChar">
    <w:name w:val="Subtitle Char"/>
    <w:basedOn w:val="DefaultParagraphFont"/>
    <w:link w:val="Subtitle"/>
    <w:uiPriority w:val="99"/>
    <w:locked/>
    <w:rsid w:val="006F19F7"/>
    <w:rPr>
      <w:rFonts w:asciiTheme="majorHAnsi" w:eastAsia="Times New Roman" w:hAnsiTheme="majorHAnsi"/>
      <w:b/>
      <w:i/>
      <w:color w:val="17365D" w:themeColor="text2" w:themeShade="BF"/>
      <w:spacing w:val="15"/>
      <w:sz w:val="32"/>
    </w:rPr>
  </w:style>
  <w:style w:type="paragraph" w:styleId="HTMLPreformatted">
    <w:name w:val="HTML Preformatted"/>
    <w:basedOn w:val="Normal"/>
    <w:link w:val="HTMLPreformattedChar"/>
    <w:uiPriority w:val="99"/>
    <w:semiHidden/>
    <w:rsid w:val="00A903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locked/>
    <w:rsid w:val="00A9033C"/>
    <w:rPr>
      <w:rFonts w:ascii="Courier New" w:hAnsi="Courier New" w:cs="Courier New"/>
      <w:sz w:val="20"/>
      <w:szCs w:val="20"/>
    </w:rPr>
  </w:style>
  <w:style w:type="paragraph" w:customStyle="1" w:styleId="Reference">
    <w:name w:val="Reference"/>
    <w:basedOn w:val="Normal"/>
    <w:link w:val="ReferenceChar"/>
    <w:uiPriority w:val="99"/>
    <w:rsid w:val="003B2205"/>
    <w:pPr>
      <w:spacing w:after="160" w:line="360" w:lineRule="auto"/>
    </w:pPr>
    <w:rPr>
      <w:szCs w:val="20"/>
      <w:vertAlign w:val="superscript"/>
      <w:lang w:eastAsia="ja-JP"/>
    </w:rPr>
  </w:style>
  <w:style w:type="character" w:styleId="Hyperlink">
    <w:name w:val="Hyperlink"/>
    <w:basedOn w:val="DefaultParagraphFont"/>
    <w:uiPriority w:val="99"/>
    <w:rsid w:val="003B2205"/>
    <w:rPr>
      <w:rFonts w:cs="Times New Roman"/>
      <w:color w:val="0563C1"/>
      <w:u w:val="single"/>
    </w:rPr>
  </w:style>
  <w:style w:type="character" w:customStyle="1" w:styleId="ReferenceChar">
    <w:name w:val="Reference Char"/>
    <w:link w:val="Reference"/>
    <w:uiPriority w:val="99"/>
    <w:locked/>
    <w:rsid w:val="003B2205"/>
    <w:rPr>
      <w:rFonts w:ascii="Calibri" w:eastAsia="Times New Roman" w:hAnsi="Calibri"/>
      <w:sz w:val="24"/>
      <w:vertAlign w:val="superscript"/>
    </w:rPr>
  </w:style>
  <w:style w:type="table" w:styleId="TableGrid">
    <w:name w:val="Table Grid"/>
    <w:basedOn w:val="TableNormal"/>
    <w:uiPriority w:val="99"/>
    <w:rsid w:val="00BA37AD"/>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rsid w:val="00BA37AD"/>
    <w:pPr>
      <w:spacing w:after="100"/>
    </w:pPr>
  </w:style>
  <w:style w:type="paragraph" w:styleId="TOC2">
    <w:name w:val="toc 2"/>
    <w:basedOn w:val="Normal"/>
    <w:next w:val="Normal"/>
    <w:autoRedefine/>
    <w:uiPriority w:val="39"/>
    <w:rsid w:val="00BA37AD"/>
    <w:pPr>
      <w:spacing w:after="100"/>
      <w:ind w:left="220"/>
    </w:pPr>
  </w:style>
  <w:style w:type="character" w:styleId="CommentReference">
    <w:name w:val="annotation reference"/>
    <w:basedOn w:val="DefaultParagraphFont"/>
    <w:uiPriority w:val="99"/>
    <w:semiHidden/>
    <w:rsid w:val="00255432"/>
    <w:rPr>
      <w:rFonts w:cs="Times New Roman"/>
      <w:sz w:val="16"/>
      <w:szCs w:val="16"/>
    </w:rPr>
  </w:style>
  <w:style w:type="paragraph" w:styleId="CommentText">
    <w:name w:val="annotation text"/>
    <w:basedOn w:val="Normal"/>
    <w:link w:val="CommentTextChar"/>
    <w:uiPriority w:val="99"/>
    <w:semiHidden/>
    <w:rsid w:val="00255432"/>
    <w:pPr>
      <w:spacing w:line="240" w:lineRule="auto"/>
    </w:pPr>
    <w:rPr>
      <w:sz w:val="20"/>
      <w:szCs w:val="20"/>
    </w:rPr>
  </w:style>
  <w:style w:type="character" w:customStyle="1" w:styleId="CommentTextChar">
    <w:name w:val="Comment Text Char"/>
    <w:basedOn w:val="DefaultParagraphFont"/>
    <w:link w:val="CommentText"/>
    <w:uiPriority w:val="99"/>
    <w:semiHidden/>
    <w:locked/>
    <w:rsid w:val="00255432"/>
    <w:rPr>
      <w:rFonts w:cs="Times New Roman"/>
      <w:sz w:val="20"/>
      <w:szCs w:val="20"/>
    </w:rPr>
  </w:style>
  <w:style w:type="paragraph" w:styleId="CommentSubject">
    <w:name w:val="annotation subject"/>
    <w:basedOn w:val="CommentText"/>
    <w:next w:val="CommentText"/>
    <w:link w:val="CommentSubjectChar"/>
    <w:uiPriority w:val="99"/>
    <w:semiHidden/>
    <w:rsid w:val="00255432"/>
    <w:rPr>
      <w:b/>
      <w:bCs/>
    </w:rPr>
  </w:style>
  <w:style w:type="character" w:customStyle="1" w:styleId="CommentSubjectChar">
    <w:name w:val="Comment Subject Char"/>
    <w:basedOn w:val="CommentTextChar"/>
    <w:link w:val="CommentSubject"/>
    <w:uiPriority w:val="99"/>
    <w:semiHidden/>
    <w:locked/>
    <w:rsid w:val="00255432"/>
    <w:rPr>
      <w:rFonts w:cs="Times New Roman"/>
      <w:b/>
      <w:bCs/>
      <w:sz w:val="20"/>
      <w:szCs w:val="20"/>
    </w:rPr>
  </w:style>
  <w:style w:type="paragraph" w:styleId="TOC3">
    <w:name w:val="toc 3"/>
    <w:basedOn w:val="Normal"/>
    <w:next w:val="Normal"/>
    <w:autoRedefine/>
    <w:uiPriority w:val="39"/>
    <w:rsid w:val="009F5BED"/>
    <w:pPr>
      <w:spacing w:after="100"/>
      <w:ind w:left="440"/>
    </w:pPr>
  </w:style>
  <w:style w:type="paragraph" w:styleId="NoSpacing">
    <w:name w:val="No Spacing"/>
    <w:uiPriority w:val="99"/>
    <w:qFormat/>
    <w:rsid w:val="00D269B1"/>
  </w:style>
  <w:style w:type="paragraph" w:styleId="Caption">
    <w:name w:val="caption"/>
    <w:basedOn w:val="Normal"/>
    <w:next w:val="Normal"/>
    <w:uiPriority w:val="35"/>
    <w:unhideWhenUsed/>
    <w:qFormat/>
    <w:locked/>
    <w:rsid w:val="000A1F6D"/>
    <w:pPr>
      <w:spacing w:line="240" w:lineRule="auto"/>
      <w:jc w:val="center"/>
    </w:pPr>
    <w:rPr>
      <w:rFonts w:ascii="Times New Roman" w:eastAsiaTheme="minorEastAsia" w:hAnsi="Times New Roman" w:cstheme="minorBidi"/>
      <w:b/>
      <w:bCs/>
      <w:szCs w:val="18"/>
      <w:lang w:eastAsia="zh-CN"/>
    </w:rPr>
  </w:style>
  <w:style w:type="character" w:styleId="Emphasis">
    <w:name w:val="Emphasis"/>
    <w:basedOn w:val="DefaultParagraphFont"/>
    <w:qFormat/>
    <w:locked/>
    <w:rsid w:val="00C54382"/>
    <w:rPr>
      <w:i/>
      <w:iCs/>
    </w:rPr>
  </w:style>
  <w:style w:type="paragraph" w:styleId="Header">
    <w:name w:val="header"/>
    <w:basedOn w:val="Normal"/>
    <w:link w:val="HeaderChar"/>
    <w:uiPriority w:val="99"/>
    <w:semiHidden/>
    <w:unhideWhenUsed/>
    <w:rsid w:val="00597C9F"/>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597C9F"/>
    <w:rPr>
      <w:sz w:val="24"/>
    </w:rPr>
  </w:style>
  <w:style w:type="paragraph" w:styleId="Footer">
    <w:name w:val="footer"/>
    <w:basedOn w:val="Normal"/>
    <w:link w:val="FooterChar"/>
    <w:uiPriority w:val="99"/>
    <w:unhideWhenUsed/>
    <w:rsid w:val="00597C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597C9F"/>
    <w:rPr>
      <w:sz w:val="24"/>
    </w:rPr>
  </w:style>
  <w:style w:type="character" w:styleId="IntenseEmphasis">
    <w:name w:val="Intense Emphasis"/>
    <w:basedOn w:val="DefaultParagraphFont"/>
    <w:uiPriority w:val="21"/>
    <w:qFormat/>
    <w:rsid w:val="009218B1"/>
    <w:rPr>
      <w:b/>
      <w:bCs/>
      <w:i/>
      <w:iCs/>
      <w:color w:val="17365D" w:themeColor="text2" w:themeShade="BF"/>
      <w:sz w:val="28"/>
      <w:szCs w:val="28"/>
    </w:rPr>
  </w:style>
  <w:style w:type="paragraph" w:styleId="FootnoteText">
    <w:name w:val="footnote text"/>
    <w:basedOn w:val="Normal"/>
    <w:link w:val="FootnoteTextChar"/>
    <w:uiPriority w:val="99"/>
    <w:semiHidden/>
    <w:unhideWhenUsed/>
    <w:rsid w:val="008E640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E640A"/>
    <w:rPr>
      <w:sz w:val="20"/>
      <w:szCs w:val="20"/>
    </w:rPr>
  </w:style>
  <w:style w:type="character" w:styleId="FootnoteReference">
    <w:name w:val="footnote reference"/>
    <w:basedOn w:val="DefaultParagraphFont"/>
    <w:uiPriority w:val="99"/>
    <w:semiHidden/>
    <w:unhideWhenUsed/>
    <w:rsid w:val="008E640A"/>
    <w:rPr>
      <w:vertAlign w:val="superscript"/>
    </w:rPr>
  </w:style>
  <w:style w:type="table" w:styleId="GridTable1Light">
    <w:name w:val="Grid Table 1 Light"/>
    <w:basedOn w:val="TableNormal"/>
    <w:uiPriority w:val="46"/>
    <w:rsid w:val="00ED372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5Char">
    <w:name w:val="Heading 5 Char"/>
    <w:basedOn w:val="DefaultParagraphFont"/>
    <w:link w:val="Heading5"/>
    <w:rsid w:val="004E3C07"/>
    <w:rPr>
      <w:rFonts w:asciiTheme="majorHAnsi" w:eastAsiaTheme="majorEastAsia" w:hAnsiTheme="majorHAnsi" w:cstheme="majorBidi"/>
      <w:color w:val="365F91" w:themeColor="accent1" w:themeShade="BF"/>
      <w:sz w:val="24"/>
    </w:rPr>
  </w:style>
  <w:style w:type="paragraph" w:styleId="TableofFigures">
    <w:name w:val="table of figures"/>
    <w:basedOn w:val="Normal"/>
    <w:next w:val="Normal"/>
    <w:uiPriority w:val="99"/>
    <w:unhideWhenUsed/>
    <w:rsid w:val="00BC0D15"/>
    <w:pPr>
      <w:spacing w:after="0"/>
    </w:pPr>
  </w:style>
  <w:style w:type="paragraph" w:styleId="Revision">
    <w:name w:val="Revision"/>
    <w:hidden/>
    <w:uiPriority w:val="99"/>
    <w:semiHidden/>
    <w:rsid w:val="00107D89"/>
    <w:rPr>
      <w:sz w:val="24"/>
    </w:rPr>
  </w:style>
  <w:style w:type="paragraph" w:styleId="BodyText">
    <w:name w:val="Body Text"/>
    <w:basedOn w:val="Normal"/>
    <w:link w:val="BodyTextChar"/>
    <w:uiPriority w:val="99"/>
    <w:unhideWhenUsed/>
    <w:rsid w:val="00BC7CB8"/>
    <w:pPr>
      <w:spacing w:after="120"/>
    </w:pPr>
  </w:style>
  <w:style w:type="character" w:customStyle="1" w:styleId="BodyTextChar">
    <w:name w:val="Body Text Char"/>
    <w:basedOn w:val="DefaultParagraphFont"/>
    <w:link w:val="BodyText"/>
    <w:uiPriority w:val="99"/>
    <w:rsid w:val="00BC7CB8"/>
    <w:rPr>
      <w:sz w:val="24"/>
    </w:rPr>
  </w:style>
  <w:style w:type="paragraph" w:customStyle="1" w:styleId="tablecolsubhead">
    <w:name w:val="table col subhead"/>
    <w:basedOn w:val="Normal"/>
    <w:rsid w:val="00373F5D"/>
    <w:pPr>
      <w:spacing w:after="0" w:line="240" w:lineRule="auto"/>
      <w:jc w:val="center"/>
    </w:pPr>
    <w:rPr>
      <w:rFonts w:ascii="Times New Roman" w:eastAsia="SimSun" w:hAnsi="Times New Roman"/>
      <w:b/>
      <w:bCs/>
      <w:i/>
      <w:iCs/>
      <w:sz w:val="15"/>
      <w:szCs w:val="15"/>
    </w:rPr>
  </w:style>
  <w:style w:type="character" w:styleId="PlaceholderText">
    <w:name w:val="Placeholder Text"/>
    <w:basedOn w:val="DefaultParagraphFont"/>
    <w:uiPriority w:val="99"/>
    <w:semiHidden/>
    <w:rsid w:val="00F03C0F"/>
    <w:rPr>
      <w:color w:val="808080"/>
    </w:rPr>
  </w:style>
  <w:style w:type="paragraph" w:customStyle="1" w:styleId="EndNoteBibliographyTitle">
    <w:name w:val="EndNote Bibliography Title"/>
    <w:basedOn w:val="Normal"/>
    <w:link w:val="EndNoteBibliographyTitleChar"/>
    <w:rsid w:val="00AD6121"/>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AD6121"/>
    <w:rPr>
      <w:rFonts w:cs="Calibri"/>
      <w:noProof/>
      <w:sz w:val="24"/>
    </w:rPr>
  </w:style>
  <w:style w:type="paragraph" w:customStyle="1" w:styleId="EndNoteBibliography">
    <w:name w:val="EndNote Bibliography"/>
    <w:basedOn w:val="Normal"/>
    <w:link w:val="EndNoteBibliographyChar"/>
    <w:rsid w:val="00AD6121"/>
    <w:pPr>
      <w:spacing w:line="240" w:lineRule="auto"/>
    </w:pPr>
    <w:rPr>
      <w:rFonts w:cs="Calibri"/>
      <w:noProof/>
    </w:rPr>
  </w:style>
  <w:style w:type="character" w:customStyle="1" w:styleId="EndNoteBibliographyChar">
    <w:name w:val="EndNote Bibliography Char"/>
    <w:basedOn w:val="DefaultParagraphFont"/>
    <w:link w:val="EndNoteBibliography"/>
    <w:rsid w:val="00AD6121"/>
    <w:rPr>
      <w:rFonts w:cs="Calibri"/>
      <w:noProof/>
      <w:sz w:val="24"/>
    </w:rPr>
  </w:style>
  <w:style w:type="character" w:customStyle="1" w:styleId="UnresolvedMention1">
    <w:name w:val="Unresolved Mention1"/>
    <w:basedOn w:val="DefaultParagraphFont"/>
    <w:uiPriority w:val="99"/>
    <w:semiHidden/>
    <w:unhideWhenUsed/>
    <w:rsid w:val="00AD6121"/>
    <w:rPr>
      <w:color w:val="605E5C"/>
      <w:shd w:val="clear" w:color="auto" w:fill="E1DFDD"/>
    </w:rPr>
  </w:style>
  <w:style w:type="character" w:styleId="FollowedHyperlink">
    <w:name w:val="FollowedHyperlink"/>
    <w:basedOn w:val="DefaultParagraphFont"/>
    <w:uiPriority w:val="99"/>
    <w:semiHidden/>
    <w:unhideWhenUsed/>
    <w:rsid w:val="00707DAA"/>
    <w:rPr>
      <w:color w:val="800080" w:themeColor="followedHyperlink"/>
      <w:u w:val="single"/>
    </w:rPr>
  </w:style>
  <w:style w:type="paragraph" w:styleId="IntenseQuote">
    <w:name w:val="Intense Quote"/>
    <w:basedOn w:val="Normal"/>
    <w:next w:val="Normal"/>
    <w:link w:val="IntenseQuoteChar"/>
    <w:uiPriority w:val="30"/>
    <w:qFormat/>
    <w:rsid w:val="00821F55"/>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821F55"/>
    <w:rPr>
      <w:i/>
      <w:iCs/>
      <w:color w:val="4F81BD" w:themeColor="accent1"/>
      <w:sz w:val="24"/>
    </w:rPr>
  </w:style>
  <w:style w:type="character" w:customStyle="1" w:styleId="Heading6Char">
    <w:name w:val="Heading 6 Char"/>
    <w:basedOn w:val="DefaultParagraphFont"/>
    <w:link w:val="Heading6"/>
    <w:rsid w:val="00FF29C5"/>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rsid w:val="00FF29C5"/>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rsid w:val="00FF29C5"/>
    <w:rPr>
      <w:rFonts w:asciiTheme="majorHAnsi" w:eastAsiaTheme="majorEastAsia" w:hAnsiTheme="majorHAnsi" w:cstheme="majorBidi"/>
      <w:color w:val="272727" w:themeColor="text1" w:themeTint="D8"/>
      <w:sz w:val="21"/>
      <w:szCs w:val="21"/>
    </w:rPr>
  </w:style>
  <w:style w:type="character" w:styleId="UnresolvedMention">
    <w:name w:val="Unresolved Mention"/>
    <w:basedOn w:val="DefaultParagraphFont"/>
    <w:uiPriority w:val="99"/>
    <w:semiHidden/>
    <w:unhideWhenUsed/>
    <w:rsid w:val="00BD4ADF"/>
    <w:rPr>
      <w:color w:val="605E5C"/>
      <w:shd w:val="clear" w:color="auto" w:fill="E1DFDD"/>
    </w:rPr>
  </w:style>
  <w:style w:type="paragraph" w:styleId="Bibliography">
    <w:name w:val="Bibliography"/>
    <w:basedOn w:val="Normal"/>
    <w:next w:val="Normal"/>
    <w:uiPriority w:val="37"/>
    <w:unhideWhenUsed/>
    <w:rsid w:val="00407847"/>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3831275">
      <w:bodyDiv w:val="1"/>
      <w:marLeft w:val="0"/>
      <w:marRight w:val="0"/>
      <w:marTop w:val="0"/>
      <w:marBottom w:val="0"/>
      <w:divBdr>
        <w:top w:val="none" w:sz="0" w:space="0" w:color="auto"/>
        <w:left w:val="none" w:sz="0" w:space="0" w:color="auto"/>
        <w:bottom w:val="none" w:sz="0" w:space="0" w:color="auto"/>
        <w:right w:val="none" w:sz="0" w:space="0" w:color="auto"/>
      </w:divBdr>
      <w:divsChild>
        <w:div w:id="529606075">
          <w:marLeft w:val="893"/>
          <w:marRight w:val="0"/>
          <w:marTop w:val="40"/>
          <w:marBottom w:val="80"/>
          <w:divBdr>
            <w:top w:val="none" w:sz="0" w:space="0" w:color="auto"/>
            <w:left w:val="none" w:sz="0" w:space="0" w:color="auto"/>
            <w:bottom w:val="none" w:sz="0" w:space="0" w:color="auto"/>
            <w:right w:val="none" w:sz="0" w:space="0" w:color="auto"/>
          </w:divBdr>
        </w:div>
      </w:divsChild>
    </w:div>
    <w:div w:id="527181835">
      <w:bodyDiv w:val="1"/>
      <w:marLeft w:val="0"/>
      <w:marRight w:val="0"/>
      <w:marTop w:val="0"/>
      <w:marBottom w:val="0"/>
      <w:divBdr>
        <w:top w:val="none" w:sz="0" w:space="0" w:color="auto"/>
        <w:left w:val="none" w:sz="0" w:space="0" w:color="auto"/>
        <w:bottom w:val="none" w:sz="0" w:space="0" w:color="auto"/>
        <w:right w:val="none" w:sz="0" w:space="0" w:color="auto"/>
      </w:divBdr>
    </w:div>
    <w:div w:id="696734112">
      <w:bodyDiv w:val="1"/>
      <w:marLeft w:val="0"/>
      <w:marRight w:val="0"/>
      <w:marTop w:val="0"/>
      <w:marBottom w:val="0"/>
      <w:divBdr>
        <w:top w:val="none" w:sz="0" w:space="0" w:color="auto"/>
        <w:left w:val="none" w:sz="0" w:space="0" w:color="auto"/>
        <w:bottom w:val="none" w:sz="0" w:space="0" w:color="auto"/>
        <w:right w:val="none" w:sz="0" w:space="0" w:color="auto"/>
      </w:divBdr>
    </w:div>
    <w:div w:id="897518416">
      <w:bodyDiv w:val="1"/>
      <w:marLeft w:val="0"/>
      <w:marRight w:val="0"/>
      <w:marTop w:val="0"/>
      <w:marBottom w:val="0"/>
      <w:divBdr>
        <w:top w:val="none" w:sz="0" w:space="0" w:color="auto"/>
        <w:left w:val="none" w:sz="0" w:space="0" w:color="auto"/>
        <w:bottom w:val="none" w:sz="0" w:space="0" w:color="auto"/>
        <w:right w:val="none" w:sz="0" w:space="0" w:color="auto"/>
      </w:divBdr>
      <w:divsChild>
        <w:div w:id="122382068">
          <w:marLeft w:val="893"/>
          <w:marRight w:val="0"/>
          <w:marTop w:val="40"/>
          <w:marBottom w:val="80"/>
          <w:divBdr>
            <w:top w:val="none" w:sz="0" w:space="0" w:color="auto"/>
            <w:left w:val="none" w:sz="0" w:space="0" w:color="auto"/>
            <w:bottom w:val="none" w:sz="0" w:space="0" w:color="auto"/>
            <w:right w:val="none" w:sz="0" w:space="0" w:color="auto"/>
          </w:divBdr>
        </w:div>
      </w:divsChild>
    </w:div>
    <w:div w:id="916092630">
      <w:bodyDiv w:val="1"/>
      <w:marLeft w:val="0"/>
      <w:marRight w:val="0"/>
      <w:marTop w:val="0"/>
      <w:marBottom w:val="0"/>
      <w:divBdr>
        <w:top w:val="none" w:sz="0" w:space="0" w:color="auto"/>
        <w:left w:val="none" w:sz="0" w:space="0" w:color="auto"/>
        <w:bottom w:val="none" w:sz="0" w:space="0" w:color="auto"/>
        <w:right w:val="none" w:sz="0" w:space="0" w:color="auto"/>
      </w:divBdr>
    </w:div>
    <w:div w:id="1064596322">
      <w:bodyDiv w:val="1"/>
      <w:marLeft w:val="0"/>
      <w:marRight w:val="0"/>
      <w:marTop w:val="0"/>
      <w:marBottom w:val="0"/>
      <w:divBdr>
        <w:top w:val="none" w:sz="0" w:space="0" w:color="auto"/>
        <w:left w:val="none" w:sz="0" w:space="0" w:color="auto"/>
        <w:bottom w:val="none" w:sz="0" w:space="0" w:color="auto"/>
        <w:right w:val="none" w:sz="0" w:space="0" w:color="auto"/>
      </w:divBdr>
    </w:div>
    <w:div w:id="1620186437">
      <w:bodyDiv w:val="1"/>
      <w:marLeft w:val="0"/>
      <w:marRight w:val="0"/>
      <w:marTop w:val="0"/>
      <w:marBottom w:val="0"/>
      <w:divBdr>
        <w:top w:val="none" w:sz="0" w:space="0" w:color="auto"/>
        <w:left w:val="none" w:sz="0" w:space="0" w:color="auto"/>
        <w:bottom w:val="none" w:sz="0" w:space="0" w:color="auto"/>
        <w:right w:val="none" w:sz="0" w:space="0" w:color="auto"/>
      </w:divBdr>
    </w:div>
    <w:div w:id="1831218283">
      <w:bodyDiv w:val="1"/>
      <w:marLeft w:val="0"/>
      <w:marRight w:val="0"/>
      <w:marTop w:val="0"/>
      <w:marBottom w:val="0"/>
      <w:divBdr>
        <w:top w:val="none" w:sz="0" w:space="0" w:color="auto"/>
        <w:left w:val="none" w:sz="0" w:space="0" w:color="auto"/>
        <w:bottom w:val="none" w:sz="0" w:space="0" w:color="auto"/>
        <w:right w:val="none" w:sz="0" w:space="0" w:color="auto"/>
      </w:divBdr>
    </w:div>
    <w:div w:id="1965653154">
      <w:marLeft w:val="0"/>
      <w:marRight w:val="0"/>
      <w:marTop w:val="0"/>
      <w:marBottom w:val="0"/>
      <w:divBdr>
        <w:top w:val="none" w:sz="0" w:space="0" w:color="auto"/>
        <w:left w:val="none" w:sz="0" w:space="0" w:color="auto"/>
        <w:bottom w:val="none" w:sz="0" w:space="0" w:color="auto"/>
        <w:right w:val="none" w:sz="0" w:space="0" w:color="auto"/>
      </w:divBdr>
    </w:div>
    <w:div w:id="1965653155">
      <w:marLeft w:val="0"/>
      <w:marRight w:val="0"/>
      <w:marTop w:val="0"/>
      <w:marBottom w:val="0"/>
      <w:divBdr>
        <w:top w:val="none" w:sz="0" w:space="0" w:color="auto"/>
        <w:left w:val="none" w:sz="0" w:space="0" w:color="auto"/>
        <w:bottom w:val="none" w:sz="0" w:space="0" w:color="auto"/>
        <w:right w:val="none" w:sz="0" w:space="0" w:color="auto"/>
      </w:divBdr>
    </w:div>
    <w:div w:id="1965653156">
      <w:marLeft w:val="0"/>
      <w:marRight w:val="0"/>
      <w:marTop w:val="0"/>
      <w:marBottom w:val="0"/>
      <w:divBdr>
        <w:top w:val="none" w:sz="0" w:space="0" w:color="auto"/>
        <w:left w:val="none" w:sz="0" w:space="0" w:color="auto"/>
        <w:bottom w:val="none" w:sz="0" w:space="0" w:color="auto"/>
        <w:right w:val="none" w:sz="0" w:space="0" w:color="auto"/>
      </w:divBdr>
    </w:div>
    <w:div w:id="2053113258">
      <w:bodyDiv w:val="1"/>
      <w:marLeft w:val="0"/>
      <w:marRight w:val="0"/>
      <w:marTop w:val="0"/>
      <w:marBottom w:val="0"/>
      <w:divBdr>
        <w:top w:val="none" w:sz="0" w:space="0" w:color="auto"/>
        <w:left w:val="none" w:sz="0" w:space="0" w:color="auto"/>
        <w:bottom w:val="none" w:sz="0" w:space="0" w:color="auto"/>
        <w:right w:val="none" w:sz="0" w:space="0" w:color="auto"/>
      </w:divBdr>
      <w:divsChild>
        <w:div w:id="2050840418">
          <w:marLeft w:val="893"/>
          <w:marRight w:val="0"/>
          <w:marTop w:val="40"/>
          <w:marBottom w:val="8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8DB78E9-ACA0-4208-8F05-71BE7C0747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6</Pages>
  <Words>8878</Words>
  <Characters>50609</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Social Media for Decision Informatics with Application to Emerging Events</vt:lpstr>
    </vt:vector>
  </TitlesOfParts>
  <Company>Drexel University</Company>
  <LinksUpToDate>false</LinksUpToDate>
  <CharactersWithSpaces>59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cial Media for Decision Informatics with Application to Emerging Events</dc:title>
  <dc:creator>rgbenton</dc:creator>
  <cp:lastModifiedBy>Austin Sanders</cp:lastModifiedBy>
  <cp:revision>2</cp:revision>
  <cp:lastPrinted>2020-09-28T15:51:00Z</cp:lastPrinted>
  <dcterms:created xsi:type="dcterms:W3CDTF">2020-12-01T23:58:00Z</dcterms:created>
  <dcterms:modified xsi:type="dcterms:W3CDTF">2020-12-01T2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4f5f93b-a8ae-3ed3-9814-85233b76fad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92"&gt;&lt;session id="PXMX1H7d"/&gt;&lt;style id="http://www.zotero.org/styles/ieee" locale="en-US" hasBibliography="1" bibliographyStyleHasBeenSet="1"/&gt;&lt;prefs&gt;&lt;pref name="fieldType" value="Field"/&gt;&lt;pref name="automaticJour</vt:lpwstr>
  </property>
  <property fmtid="{D5CDD505-2E9C-101B-9397-08002B2CF9AE}" pid="26" name="ZOTERO_PREF_2">
    <vt:lpwstr>nalAbbreviations" value="true"/&gt;&lt;/prefs&gt;&lt;/data&gt;</vt:lpwstr>
  </property>
</Properties>
</file>